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E3AD17" w14:textId="256FF25C" w:rsidR="00EF4B0C" w:rsidRDefault="00EF4B0C" w:rsidP="0066180B">
      <w:pPr>
        <w:spacing w:line="480" w:lineRule="auto"/>
        <w:rPr>
          <w:rFonts w:ascii="Times New Roman" w:hAnsi="Times New Roman" w:cs="Times New Roman"/>
        </w:rPr>
      </w:pPr>
      <w:r>
        <w:rPr>
          <w:rFonts w:ascii="Times New Roman" w:hAnsi="Times New Roman" w:cs="Times New Roman"/>
        </w:rPr>
        <w:t>Jen Johns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6180B">
        <w:rPr>
          <w:rFonts w:ascii="Times New Roman" w:hAnsi="Times New Roman" w:cs="Times New Roman"/>
        </w:rPr>
        <w:tab/>
      </w:r>
      <w:r>
        <w:rPr>
          <w:rFonts w:ascii="Times New Roman" w:hAnsi="Times New Roman" w:cs="Times New Roman"/>
        </w:rPr>
        <w:t>BIOL 310</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W 2</w:t>
      </w:r>
    </w:p>
    <w:p w14:paraId="7474391F" w14:textId="7BA23AC4" w:rsidR="00EF4B0C" w:rsidRPr="0063655B" w:rsidRDefault="00D1312D" w:rsidP="0066180B">
      <w:pPr>
        <w:spacing w:line="480" w:lineRule="auto"/>
        <w:ind w:firstLine="360"/>
        <w:rPr>
          <w:rFonts w:ascii="Times New Roman" w:hAnsi="Times New Roman" w:cs="Times New Roman"/>
          <w:color w:val="FF0000"/>
        </w:rPr>
      </w:pPr>
      <w:r>
        <w:rPr>
          <w:rFonts w:ascii="Times New Roman" w:hAnsi="Times New Roman" w:cs="Times New Roman"/>
        </w:rPr>
        <w:t xml:space="preserve">A diverse microbiome is normal and essential to human health. </w:t>
      </w:r>
      <w:r w:rsidR="00195FC3">
        <w:rPr>
          <w:rFonts w:ascii="Times New Roman" w:hAnsi="Times New Roman" w:cs="Times New Roman"/>
        </w:rPr>
        <w:t xml:space="preserve">There is no definition of a “standard” microbiome because every individual’s microbiome is impacted by their genome and their environment. </w:t>
      </w:r>
      <w:r w:rsidR="007F4D0F">
        <w:rPr>
          <w:rFonts w:ascii="Times New Roman" w:hAnsi="Times New Roman" w:cs="Times New Roman"/>
        </w:rPr>
        <w:t xml:space="preserve">An individual </w:t>
      </w:r>
      <w:r w:rsidR="00195FC3">
        <w:rPr>
          <w:rFonts w:ascii="Times New Roman" w:hAnsi="Times New Roman" w:cs="Times New Roman"/>
        </w:rPr>
        <w:t xml:space="preserve">microbiome is relatively resistant to changes, which ensures that the </w:t>
      </w:r>
      <w:r w:rsidR="007F4D0F">
        <w:rPr>
          <w:rFonts w:ascii="Times New Roman" w:hAnsi="Times New Roman" w:cs="Times New Roman"/>
        </w:rPr>
        <w:t>host</w:t>
      </w:r>
      <w:r w:rsidR="00195FC3">
        <w:rPr>
          <w:rFonts w:ascii="Times New Roman" w:hAnsi="Times New Roman" w:cs="Times New Roman"/>
        </w:rPr>
        <w:t xml:space="preserve"> continues to benefit from the protective values of a diverse and individual microbiome. However, this is no</w:t>
      </w:r>
      <w:r w:rsidR="008C432C">
        <w:rPr>
          <w:rFonts w:ascii="Times New Roman" w:hAnsi="Times New Roman" w:cs="Times New Roman"/>
        </w:rPr>
        <w:t>t</w:t>
      </w:r>
      <w:r w:rsidR="00195FC3">
        <w:rPr>
          <w:rFonts w:ascii="Times New Roman" w:hAnsi="Times New Roman" w:cs="Times New Roman"/>
        </w:rPr>
        <w:t xml:space="preserve"> </w:t>
      </w:r>
      <w:r w:rsidR="008C432C">
        <w:rPr>
          <w:rFonts w:ascii="Times New Roman" w:hAnsi="Times New Roman" w:cs="Times New Roman"/>
        </w:rPr>
        <w:t>always</w:t>
      </w:r>
      <w:r w:rsidR="00195FC3">
        <w:rPr>
          <w:rFonts w:ascii="Times New Roman" w:hAnsi="Times New Roman" w:cs="Times New Roman"/>
        </w:rPr>
        <w:t xml:space="preserve"> the case. Antibiotics and other modern </w:t>
      </w:r>
      <w:r w:rsidR="008C432C">
        <w:rPr>
          <w:rFonts w:ascii="Times New Roman" w:hAnsi="Times New Roman" w:cs="Times New Roman"/>
        </w:rPr>
        <w:t>disinfection</w:t>
      </w:r>
      <w:r w:rsidR="00195FC3">
        <w:rPr>
          <w:rFonts w:ascii="Times New Roman" w:hAnsi="Times New Roman" w:cs="Times New Roman"/>
        </w:rPr>
        <w:t xml:space="preserve"> techniques have decreased the natural diversity of microbiomes past the point of their resilience. Therefore, antibiotics should be used cautiously and altern</w:t>
      </w:r>
      <w:r w:rsidR="00EE51E5">
        <w:rPr>
          <w:rFonts w:ascii="Times New Roman" w:hAnsi="Times New Roman" w:cs="Times New Roman"/>
        </w:rPr>
        <w:t xml:space="preserve">ative methods should be </w:t>
      </w:r>
      <w:r w:rsidR="008C432C">
        <w:rPr>
          <w:rFonts w:ascii="Times New Roman" w:hAnsi="Times New Roman" w:cs="Times New Roman"/>
        </w:rPr>
        <w:t>developed</w:t>
      </w:r>
      <w:r w:rsidR="00EE51E5">
        <w:rPr>
          <w:rFonts w:ascii="Times New Roman" w:hAnsi="Times New Roman" w:cs="Times New Roman"/>
        </w:rPr>
        <w:t xml:space="preserve"> to reduce the </w:t>
      </w:r>
      <w:r w:rsidR="0061094F">
        <w:rPr>
          <w:rFonts w:ascii="Times New Roman" w:hAnsi="Times New Roman" w:cs="Times New Roman"/>
        </w:rPr>
        <w:t>detrimental effects of antibiotics on the normal microbiome.</w:t>
      </w:r>
      <w:r w:rsidR="0063655B">
        <w:rPr>
          <w:rFonts w:ascii="Times New Roman" w:hAnsi="Times New Roman" w:cs="Times New Roman"/>
        </w:rPr>
        <w:t xml:space="preserve"> </w:t>
      </w:r>
      <w:r w:rsidR="008C432C" w:rsidRPr="008C432C">
        <w:rPr>
          <w:rFonts w:ascii="Times New Roman" w:hAnsi="Times New Roman" w:cs="Times New Roman"/>
          <w:color w:val="000000" w:themeColor="text1"/>
        </w:rPr>
        <w:t>Genomic analyses will be increasingly important in the future developments and the protection of the microbiome.</w:t>
      </w:r>
    </w:p>
    <w:p w14:paraId="1A04D2F8" w14:textId="0E982E91" w:rsidR="00DD2FDA" w:rsidRDefault="0061094F" w:rsidP="0066180B">
      <w:pPr>
        <w:spacing w:line="480" w:lineRule="auto"/>
        <w:ind w:firstLine="360"/>
        <w:rPr>
          <w:rFonts w:ascii="Times New Roman" w:hAnsi="Times New Roman" w:cs="Times New Roman"/>
        </w:rPr>
      </w:pPr>
      <w:r>
        <w:rPr>
          <w:rFonts w:ascii="Times New Roman" w:hAnsi="Times New Roman" w:cs="Times New Roman"/>
        </w:rPr>
        <w:t xml:space="preserve">One of the main ideas of </w:t>
      </w:r>
      <w:r w:rsidR="0063655B">
        <w:rPr>
          <w:rFonts w:ascii="Times New Roman" w:hAnsi="Times New Roman" w:cs="Times New Roman"/>
        </w:rPr>
        <w:t>“Missing Microbes”</w:t>
      </w:r>
      <w:r w:rsidR="00B57042">
        <w:rPr>
          <w:rFonts w:ascii="Times New Roman" w:hAnsi="Times New Roman" w:cs="Times New Roman"/>
        </w:rPr>
        <w:t xml:space="preserve"> is that the microbiome is an </w:t>
      </w:r>
      <w:r w:rsidR="00BD5A1A">
        <w:rPr>
          <w:rFonts w:ascii="Times New Roman" w:hAnsi="Times New Roman" w:cs="Times New Roman"/>
        </w:rPr>
        <w:t xml:space="preserve">important supplement to, and could an </w:t>
      </w:r>
      <w:r w:rsidR="00B57042">
        <w:rPr>
          <w:rFonts w:ascii="Times New Roman" w:hAnsi="Times New Roman" w:cs="Times New Roman"/>
        </w:rPr>
        <w:t>essential component</w:t>
      </w:r>
      <w:r w:rsidR="00BD5A1A">
        <w:rPr>
          <w:rFonts w:ascii="Times New Roman" w:hAnsi="Times New Roman" w:cs="Times New Roman"/>
        </w:rPr>
        <w:t xml:space="preserve"> of, the</w:t>
      </w:r>
      <w:r w:rsidR="00B57042">
        <w:rPr>
          <w:rFonts w:ascii="Times New Roman" w:hAnsi="Times New Roman" w:cs="Times New Roman"/>
        </w:rPr>
        <w:t xml:space="preserve"> human immune system. </w:t>
      </w:r>
      <w:r w:rsidR="008C432C">
        <w:rPr>
          <w:rFonts w:ascii="Times New Roman" w:hAnsi="Times New Roman" w:cs="Times New Roman"/>
        </w:rPr>
        <w:t>Microbiota</w:t>
      </w:r>
      <w:r w:rsidR="00516E3F">
        <w:rPr>
          <w:rFonts w:ascii="Times New Roman" w:hAnsi="Times New Roman" w:cs="Times New Roman"/>
        </w:rPr>
        <w:t xml:space="preserve"> help optimize our metabolic processes, as well as provide protection</w:t>
      </w:r>
      <w:r w:rsidR="008C432C">
        <w:rPr>
          <w:rFonts w:ascii="Times New Roman" w:hAnsi="Times New Roman" w:cs="Times New Roman"/>
        </w:rPr>
        <w:t xml:space="preserve"> against pathogens</w:t>
      </w:r>
      <w:r w:rsidR="00516E3F">
        <w:rPr>
          <w:rFonts w:ascii="Times New Roman" w:hAnsi="Times New Roman" w:cs="Times New Roman"/>
        </w:rPr>
        <w:t xml:space="preserve">. </w:t>
      </w:r>
      <w:r w:rsidR="00542DEA">
        <w:rPr>
          <w:rFonts w:ascii="Times New Roman" w:hAnsi="Times New Roman" w:cs="Times New Roman"/>
        </w:rPr>
        <w:t xml:space="preserve">Blaser </w:t>
      </w:r>
      <w:r w:rsidR="00516E3F">
        <w:rPr>
          <w:rFonts w:ascii="Times New Roman" w:hAnsi="Times New Roman" w:cs="Times New Roman"/>
        </w:rPr>
        <w:t xml:space="preserve">argues that gut </w:t>
      </w:r>
      <w:r w:rsidR="00542DEA">
        <w:rPr>
          <w:rFonts w:ascii="Times New Roman" w:hAnsi="Times New Roman" w:cs="Times New Roman"/>
        </w:rPr>
        <w:t>bacteria improve nutrition and efficiency of metabolism</w:t>
      </w:r>
      <w:r w:rsidR="00516E3F">
        <w:rPr>
          <w:rFonts w:ascii="Times New Roman" w:hAnsi="Times New Roman" w:cs="Times New Roman"/>
        </w:rPr>
        <w:t xml:space="preserve"> by breaking down nutrients that would be indigestible for a sterile human gut</w:t>
      </w:r>
      <w:r w:rsidR="00542DEA">
        <w:rPr>
          <w:rFonts w:ascii="Times New Roman" w:hAnsi="Times New Roman" w:cs="Times New Roman"/>
        </w:rPr>
        <w:t>.</w:t>
      </w:r>
      <w:r w:rsidR="0091602F">
        <w:rPr>
          <w:rFonts w:ascii="Times New Roman" w:hAnsi="Times New Roman" w:cs="Times New Roman"/>
        </w:rPr>
        <w:t xml:space="preserve"> </w:t>
      </w:r>
      <w:r w:rsidR="007A6EB7">
        <w:rPr>
          <w:rFonts w:ascii="Times New Roman" w:hAnsi="Times New Roman" w:cs="Times New Roman"/>
        </w:rPr>
        <w:fldChar w:fldCharType="begin"/>
      </w:r>
      <w:r w:rsidR="007A6A02">
        <w:rPr>
          <w:rFonts w:ascii="Times New Roman" w:hAnsi="Times New Roman" w:cs="Times New Roman"/>
        </w:rPr>
        <w:instrText xml:space="preserve"> ADDIN ZOTERO_ITEM CSL_CITATION {"citationID":"a12sbdv171j","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7A6EB7">
        <w:rPr>
          <w:rFonts w:ascii="Times New Roman" w:hAnsi="Times New Roman" w:cs="Times New Roman"/>
        </w:rPr>
        <w:fldChar w:fldCharType="separate"/>
      </w:r>
      <w:r w:rsidR="007A6A02">
        <w:rPr>
          <w:rFonts w:ascii="Times New Roman" w:hAnsi="Times New Roman" w:cs="Times New Roman"/>
          <w:noProof/>
        </w:rPr>
        <w:t>(1)</w:t>
      </w:r>
      <w:r w:rsidR="007A6EB7">
        <w:rPr>
          <w:rFonts w:ascii="Times New Roman" w:hAnsi="Times New Roman" w:cs="Times New Roman"/>
        </w:rPr>
        <w:fldChar w:fldCharType="end"/>
      </w:r>
      <w:r w:rsidR="00516E3F">
        <w:rPr>
          <w:rFonts w:ascii="Times New Roman" w:hAnsi="Times New Roman" w:cs="Times New Roman"/>
        </w:rPr>
        <w:t xml:space="preserve"> The microbiome</w:t>
      </w:r>
      <w:r w:rsidR="00542DEA">
        <w:rPr>
          <w:rFonts w:ascii="Times New Roman" w:hAnsi="Times New Roman" w:cs="Times New Roman"/>
        </w:rPr>
        <w:t xml:space="preserve"> also provide</w:t>
      </w:r>
      <w:r w:rsidR="00516E3F">
        <w:rPr>
          <w:rFonts w:ascii="Times New Roman" w:hAnsi="Times New Roman" w:cs="Times New Roman"/>
        </w:rPr>
        <w:t>s</w:t>
      </w:r>
      <w:r w:rsidR="00542DEA">
        <w:rPr>
          <w:rFonts w:ascii="Times New Roman" w:hAnsi="Times New Roman" w:cs="Times New Roman"/>
        </w:rPr>
        <w:t xml:space="preserve"> protection</w:t>
      </w:r>
      <w:r w:rsidR="00516E3F">
        <w:rPr>
          <w:rFonts w:ascii="Times New Roman" w:hAnsi="Times New Roman" w:cs="Times New Roman"/>
        </w:rPr>
        <w:t xml:space="preserve"> against pathogens</w:t>
      </w:r>
      <w:r w:rsidR="00542DEA">
        <w:rPr>
          <w:rFonts w:ascii="Times New Roman" w:hAnsi="Times New Roman" w:cs="Times New Roman"/>
        </w:rPr>
        <w:t xml:space="preserve">. </w:t>
      </w:r>
      <w:r w:rsidR="00444BAD">
        <w:rPr>
          <w:rFonts w:ascii="Times New Roman" w:hAnsi="Times New Roman" w:cs="Times New Roman"/>
        </w:rPr>
        <w:t xml:space="preserve">The composition of the microbiome has impacts on the efficiency of some medicines. Different “microbiome-medicine interplay(s)” determine the efficiency of drug metabolism and therefore the effect of the drug on the patient. </w:t>
      </w:r>
      <w:r w:rsidR="007A6A02" w:rsidRPr="007A6A02">
        <w:rPr>
          <w:rFonts w:ascii="Times New Roman" w:hAnsi="Times New Roman" w:cs="Times New Roman"/>
          <w:color w:val="0D0D0D" w:themeColor="text1" w:themeTint="F2"/>
        </w:rPr>
        <w:fldChar w:fldCharType="begin"/>
      </w:r>
      <w:r w:rsidR="007A6A02" w:rsidRPr="007A6A02">
        <w:rPr>
          <w:rFonts w:ascii="Times New Roman" w:hAnsi="Times New Roman" w:cs="Times New Roman"/>
          <w:color w:val="0D0D0D" w:themeColor="text1" w:themeTint="F2"/>
        </w:rPr>
        <w:instrText xml:space="preserve"> ADDIN ZOTERO_ITEM CSL_CITATION {"citationID":"a1sr7spu5oi","properties":{"formattedCitation":"(2)","plainCitation":"(2)"},"citationItems":[{"id":67,"uris":["http://zotero.org/users/4535483/items/N9W6I2H7"],"uri":["http://zotero.org/users/4535483/items/N9W6I2H7"],"itemData":{"id":67,"type":"article-journal","title":"Focus: Microbiome: The Impact of the Gut Microbiota on Drug Metabolism and Clinical Outcome","container-title":"The Yale journal of biology and medicine","page":"375","volume":"89","issue":"3","source":"Google Scholar","shortTitle":"Focus","author":[{"family":"Enright","given":"Elaine F."},{"family":"Gahan","given":"Cormac GM"},{"family":"Joyce","given":"Susan A."},{"family":"Griffin","given":"Brendan T."}],"issued":{"date-parts":[["2016"]]}}}],"schema":"https://github.com/citation-style-language/schema/raw/master/csl-citation.json"} </w:instrText>
      </w:r>
      <w:r w:rsidR="007A6A02" w:rsidRPr="007A6A02">
        <w:rPr>
          <w:rFonts w:ascii="Times New Roman" w:hAnsi="Times New Roman" w:cs="Times New Roman"/>
          <w:color w:val="0D0D0D" w:themeColor="text1" w:themeTint="F2"/>
        </w:rPr>
        <w:fldChar w:fldCharType="separate"/>
      </w:r>
      <w:r w:rsidR="007A6A02" w:rsidRPr="007A6A02">
        <w:rPr>
          <w:rFonts w:ascii="Times New Roman" w:hAnsi="Times New Roman" w:cs="Times New Roman"/>
          <w:noProof/>
          <w:color w:val="0D0D0D" w:themeColor="text1" w:themeTint="F2"/>
        </w:rPr>
        <w:t>(2)</w:t>
      </w:r>
      <w:r w:rsidR="007A6A02" w:rsidRPr="007A6A02">
        <w:rPr>
          <w:rFonts w:ascii="Times New Roman" w:hAnsi="Times New Roman" w:cs="Times New Roman"/>
          <w:color w:val="0D0D0D" w:themeColor="text1" w:themeTint="F2"/>
        </w:rPr>
        <w:fldChar w:fldCharType="end"/>
      </w:r>
      <w:r w:rsidR="007A6A02">
        <w:rPr>
          <w:rFonts w:ascii="Times New Roman" w:hAnsi="Times New Roman" w:cs="Times New Roman"/>
          <w:color w:val="FF0000"/>
        </w:rPr>
        <w:t xml:space="preserve"> </w:t>
      </w:r>
      <w:r w:rsidR="00444BAD">
        <w:rPr>
          <w:rFonts w:ascii="Times New Roman" w:hAnsi="Times New Roman" w:cs="Times New Roman"/>
        </w:rPr>
        <w:t xml:space="preserve">Therefore, an </w:t>
      </w:r>
      <w:proofErr w:type="gramStart"/>
      <w:r w:rsidR="00444BAD">
        <w:rPr>
          <w:rFonts w:ascii="Times New Roman" w:hAnsi="Times New Roman" w:cs="Times New Roman"/>
        </w:rPr>
        <w:t>individuals</w:t>
      </w:r>
      <w:proofErr w:type="gramEnd"/>
      <w:r w:rsidR="00444BAD">
        <w:rPr>
          <w:rFonts w:ascii="Times New Roman" w:hAnsi="Times New Roman" w:cs="Times New Roman"/>
        </w:rPr>
        <w:t xml:space="preserve"> microbiome can both increase and decrease the efficiency of a treatment. The microbiome can also protect us from pathogens in another, </w:t>
      </w:r>
      <w:proofErr w:type="gramStart"/>
      <w:r w:rsidR="00444BAD">
        <w:rPr>
          <w:rFonts w:ascii="Times New Roman" w:hAnsi="Times New Roman" w:cs="Times New Roman"/>
        </w:rPr>
        <w:t>more subtle</w:t>
      </w:r>
      <w:proofErr w:type="gramEnd"/>
      <w:r w:rsidR="00444BAD">
        <w:rPr>
          <w:rFonts w:ascii="Times New Roman" w:hAnsi="Times New Roman" w:cs="Times New Roman"/>
        </w:rPr>
        <w:t>, way. Just by existing, r</w:t>
      </w:r>
      <w:r w:rsidR="00542DEA">
        <w:rPr>
          <w:rFonts w:ascii="Times New Roman" w:hAnsi="Times New Roman" w:cs="Times New Roman"/>
        </w:rPr>
        <w:t xml:space="preserve">esident microflora </w:t>
      </w:r>
      <w:r w:rsidR="0091602F">
        <w:rPr>
          <w:rFonts w:ascii="Times New Roman" w:hAnsi="Times New Roman" w:cs="Times New Roman"/>
        </w:rPr>
        <w:t>protect the surfaces of the body by competing</w:t>
      </w:r>
      <w:r w:rsidR="00DD2FDA">
        <w:rPr>
          <w:rFonts w:ascii="Times New Roman" w:hAnsi="Times New Roman" w:cs="Times New Roman"/>
        </w:rPr>
        <w:t xml:space="preserve"> </w:t>
      </w:r>
      <w:r w:rsidR="002F043A">
        <w:rPr>
          <w:rFonts w:ascii="Times New Roman" w:hAnsi="Times New Roman" w:cs="Times New Roman"/>
        </w:rPr>
        <w:t xml:space="preserve">with </w:t>
      </w:r>
      <w:r w:rsidR="00DD2FDA">
        <w:rPr>
          <w:rFonts w:ascii="Times New Roman" w:hAnsi="Times New Roman" w:cs="Times New Roman"/>
        </w:rPr>
        <w:t xml:space="preserve">and </w:t>
      </w:r>
      <w:r w:rsidR="00516E3F">
        <w:rPr>
          <w:rFonts w:ascii="Times New Roman" w:hAnsi="Times New Roman" w:cs="Times New Roman"/>
        </w:rPr>
        <w:t xml:space="preserve">sometimes </w:t>
      </w:r>
      <w:r w:rsidR="00DD2FDA">
        <w:rPr>
          <w:rFonts w:ascii="Times New Roman" w:hAnsi="Times New Roman" w:cs="Times New Roman"/>
        </w:rPr>
        <w:t>excluding</w:t>
      </w:r>
      <w:r w:rsidR="0091602F">
        <w:rPr>
          <w:rFonts w:ascii="Times New Roman" w:hAnsi="Times New Roman" w:cs="Times New Roman"/>
        </w:rPr>
        <w:t xml:space="preserve"> </w:t>
      </w:r>
      <w:r w:rsidR="00516E3F">
        <w:rPr>
          <w:rFonts w:ascii="Times New Roman" w:hAnsi="Times New Roman" w:cs="Times New Roman"/>
        </w:rPr>
        <w:t>pathogens</w:t>
      </w:r>
      <w:r w:rsidR="0091602F">
        <w:rPr>
          <w:rFonts w:ascii="Times New Roman" w:hAnsi="Times New Roman" w:cs="Times New Roman"/>
        </w:rPr>
        <w:t xml:space="preserve">. </w:t>
      </w:r>
      <w:r w:rsidR="00516E3F">
        <w:rPr>
          <w:rFonts w:ascii="Times New Roman" w:hAnsi="Times New Roman" w:cs="Times New Roman"/>
        </w:rPr>
        <w:t xml:space="preserve">As </w:t>
      </w:r>
      <w:r w:rsidR="00516E3F" w:rsidRPr="002F043A">
        <w:rPr>
          <w:rFonts w:ascii="Times New Roman" w:eastAsia="Times New Roman" w:hAnsi="Times New Roman" w:cs="Times New Roman"/>
          <w:noProof/>
        </w:rPr>
        <w:t>Antonopoulos</w:t>
      </w:r>
      <w:r w:rsidR="00516E3F">
        <w:rPr>
          <w:rFonts w:ascii="Times New Roman" w:hAnsi="Times New Roman" w:cs="Times New Roman"/>
        </w:rPr>
        <w:t xml:space="preserve"> puts it, </w:t>
      </w:r>
      <w:r w:rsidR="002F043A">
        <w:rPr>
          <w:rFonts w:ascii="Times New Roman" w:hAnsi="Times New Roman" w:cs="Times New Roman"/>
        </w:rPr>
        <w:t>“</w:t>
      </w:r>
      <w:r w:rsidR="00727366">
        <w:rPr>
          <w:rFonts w:ascii="Times New Roman" w:hAnsi="Times New Roman" w:cs="Times New Roman"/>
        </w:rPr>
        <w:t>i</w:t>
      </w:r>
      <w:r w:rsidR="002F043A">
        <w:rPr>
          <w:rFonts w:ascii="Times New Roman" w:hAnsi="Times New Roman" w:cs="Times New Roman"/>
        </w:rPr>
        <w:t>ndigenous microbes form</w:t>
      </w:r>
      <w:r w:rsidR="00727366" w:rsidRPr="006D5DF3">
        <w:rPr>
          <w:rFonts w:ascii="Times New Roman" w:hAnsi="Times New Roman" w:cs="Times New Roman"/>
        </w:rPr>
        <w:t xml:space="preserve"> an ecological barrier that prevents the ingress of pathogenic microorganisms</w:t>
      </w:r>
      <w:r w:rsidR="00516E3F">
        <w:rPr>
          <w:rFonts w:ascii="Times New Roman" w:hAnsi="Times New Roman" w:cs="Times New Roman"/>
        </w:rPr>
        <w:t>.</w:t>
      </w:r>
      <w:r w:rsidR="00727366">
        <w:rPr>
          <w:rFonts w:ascii="Times New Roman" w:hAnsi="Times New Roman" w:cs="Times New Roman"/>
        </w:rPr>
        <w:t xml:space="preserve">” </w:t>
      </w:r>
      <w:r w:rsidR="007A6A02">
        <w:rPr>
          <w:rFonts w:ascii="Times New Roman" w:hAnsi="Times New Roman" w:cs="Times New Roman"/>
        </w:rPr>
        <w:fldChar w:fldCharType="begin"/>
      </w:r>
      <w:r w:rsidR="007A6A02">
        <w:rPr>
          <w:rFonts w:ascii="Times New Roman" w:hAnsi="Times New Roman" w:cs="Times New Roman"/>
        </w:rPr>
        <w:instrText xml:space="preserve"> ADDIN ZOTERO_ITEM CSL_CITATION {"citationID":"a14fvo0to0q","properties":{"formattedCitation":"(3)","plainCitation":"(3)"},"citationItems":[{"id":53,"uris":["http://zotero.org/users/4535483/items/EKPDFZ3Q"],"uri":["http://zotero.org/users/4535483/items/EKPDFZ3Q"],"itemData":{"id":53,"type":"article-journal","title":"Reproducible Community Dynamics of the Gastrointestinal Microbiota following Antibiotic Perturbation","container-title":"Infection and Immunity","page":"2367-2375","volume":"77","issue":"6","source":"CrossRef","DOI":"10.1128/IAI.01520-08","ISSN":"0019-9567","language":"en","author":[{"family":"Antonopoulos","given":"D. A."},{"family":"Huse","given":"S. M."},{"family":"Morrison","given":"H. G."},{"family":"Schmidt","given":"T. M."},{"family":"Sogin","given":"M. L."},{"family":"Young","given":"V. B."}],"issued":{"date-parts":[["2009",6,1]]}}}],"schema":"https://github.com/citation-style-language/schema/raw/master/csl-citation.json"} </w:instrText>
      </w:r>
      <w:r w:rsidR="007A6A02">
        <w:rPr>
          <w:rFonts w:ascii="Times New Roman" w:hAnsi="Times New Roman" w:cs="Times New Roman"/>
        </w:rPr>
        <w:fldChar w:fldCharType="separate"/>
      </w:r>
      <w:r w:rsidR="007A6A02">
        <w:rPr>
          <w:rFonts w:ascii="Times New Roman" w:hAnsi="Times New Roman" w:cs="Times New Roman"/>
          <w:noProof/>
        </w:rPr>
        <w:t>(3)</w:t>
      </w:r>
      <w:r w:rsidR="007A6A02">
        <w:rPr>
          <w:rFonts w:ascii="Times New Roman" w:hAnsi="Times New Roman" w:cs="Times New Roman"/>
        </w:rPr>
        <w:fldChar w:fldCharType="end"/>
      </w:r>
      <w:r w:rsidR="00516E3F">
        <w:rPr>
          <w:rFonts w:ascii="Times New Roman" w:hAnsi="Times New Roman" w:cs="Times New Roman"/>
        </w:rPr>
        <w:t xml:space="preserve"> </w:t>
      </w:r>
    </w:p>
    <w:p w14:paraId="0F8A3927" w14:textId="1D86D6E5" w:rsidR="007F4D0F" w:rsidRDefault="00452052" w:rsidP="0066180B">
      <w:pPr>
        <w:spacing w:line="480" w:lineRule="auto"/>
        <w:ind w:firstLine="360"/>
        <w:rPr>
          <w:rFonts w:ascii="Times New Roman" w:hAnsi="Times New Roman" w:cs="Times New Roman"/>
        </w:rPr>
      </w:pPr>
      <w:r>
        <w:rPr>
          <w:rFonts w:ascii="Times New Roman" w:hAnsi="Times New Roman" w:cs="Times New Roman"/>
        </w:rPr>
        <w:t>S</w:t>
      </w:r>
      <w:r w:rsidR="00DD2FDA">
        <w:rPr>
          <w:rFonts w:ascii="Times New Roman" w:hAnsi="Times New Roman" w:cs="Times New Roman"/>
        </w:rPr>
        <w:t xml:space="preserve">ometimes this competition reduces the </w:t>
      </w:r>
      <w:r>
        <w:rPr>
          <w:rFonts w:ascii="Times New Roman" w:hAnsi="Times New Roman" w:cs="Times New Roman"/>
        </w:rPr>
        <w:t>abundance</w:t>
      </w:r>
      <w:r w:rsidR="00DD2FDA">
        <w:rPr>
          <w:rFonts w:ascii="Times New Roman" w:hAnsi="Times New Roman" w:cs="Times New Roman"/>
        </w:rPr>
        <w:t xml:space="preserve"> of pathogens rather than eliminating them</w:t>
      </w:r>
      <w:r>
        <w:rPr>
          <w:rFonts w:ascii="Times New Roman" w:hAnsi="Times New Roman" w:cs="Times New Roman"/>
        </w:rPr>
        <w:t xml:space="preserve"> altogether. This is also beneficial, because colonization is harmless.</w:t>
      </w:r>
      <w:r w:rsidR="00DD2FDA">
        <w:rPr>
          <w:rFonts w:ascii="Times New Roman" w:hAnsi="Times New Roman" w:cs="Times New Roman"/>
        </w:rPr>
        <w:t xml:space="preserve"> </w:t>
      </w:r>
      <w:r w:rsidR="007A6A02">
        <w:rPr>
          <w:rFonts w:ascii="Times New Roman" w:hAnsi="Times New Roman" w:cs="Times New Roman"/>
        </w:rPr>
        <w:fldChar w:fldCharType="begin"/>
      </w:r>
      <w:r w:rsidR="007A6A02">
        <w:rPr>
          <w:rFonts w:ascii="Times New Roman" w:hAnsi="Times New Roman" w:cs="Times New Roman"/>
        </w:rPr>
        <w:instrText xml:space="preserve"> ADDIN ZOTERO_ITEM CSL_CITATION {"citationID":"a25gfe411jk","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7A6A02">
        <w:rPr>
          <w:rFonts w:ascii="Times New Roman" w:hAnsi="Times New Roman" w:cs="Times New Roman"/>
        </w:rPr>
        <w:fldChar w:fldCharType="separate"/>
      </w:r>
      <w:r w:rsidR="007A6A02">
        <w:rPr>
          <w:rFonts w:ascii="Times New Roman" w:hAnsi="Times New Roman" w:cs="Times New Roman"/>
          <w:noProof/>
        </w:rPr>
        <w:t>(1)</w:t>
      </w:r>
      <w:r w:rsidR="007A6A02">
        <w:rPr>
          <w:rFonts w:ascii="Times New Roman" w:hAnsi="Times New Roman" w:cs="Times New Roman"/>
        </w:rPr>
        <w:fldChar w:fldCharType="end"/>
      </w:r>
      <w:r w:rsidR="007A6A02">
        <w:rPr>
          <w:rFonts w:ascii="Times New Roman" w:hAnsi="Times New Roman" w:cs="Times New Roman"/>
        </w:rPr>
        <w:t xml:space="preserve"> </w:t>
      </w:r>
      <w:r w:rsidR="0091602F">
        <w:rPr>
          <w:rFonts w:ascii="Times New Roman" w:hAnsi="Times New Roman" w:cs="Times New Roman"/>
        </w:rPr>
        <w:t xml:space="preserve">This competition allows </w:t>
      </w:r>
      <w:r>
        <w:rPr>
          <w:rFonts w:ascii="Times New Roman" w:hAnsi="Times New Roman" w:cs="Times New Roman"/>
        </w:rPr>
        <w:t xml:space="preserve">pathogens </w:t>
      </w:r>
      <w:r w:rsidR="0091602F">
        <w:rPr>
          <w:rFonts w:ascii="Times New Roman" w:hAnsi="Times New Roman" w:cs="Times New Roman"/>
        </w:rPr>
        <w:t xml:space="preserve">to colonize the body at a low, manageable, and harmless way. </w:t>
      </w:r>
      <w:r w:rsidR="003A1507">
        <w:rPr>
          <w:rFonts w:ascii="Times New Roman" w:hAnsi="Times New Roman" w:cs="Times New Roman"/>
        </w:rPr>
        <w:t xml:space="preserve">A low concentration of pathogen can even be beneficial, for example in the case of </w:t>
      </w:r>
      <w:r w:rsidR="004D4159">
        <w:rPr>
          <w:rFonts w:ascii="Times New Roman" w:hAnsi="Times New Roman" w:cs="Times New Roman"/>
          <w:i/>
        </w:rPr>
        <w:t>Heliobacter</w:t>
      </w:r>
      <w:r w:rsidR="003A1507" w:rsidRPr="003A1507">
        <w:rPr>
          <w:rFonts w:ascii="Times New Roman" w:hAnsi="Times New Roman" w:cs="Times New Roman"/>
          <w:i/>
        </w:rPr>
        <w:t xml:space="preserve"> pylori</w:t>
      </w:r>
      <w:r w:rsidR="003A1507">
        <w:rPr>
          <w:rFonts w:ascii="Times New Roman" w:hAnsi="Times New Roman" w:cs="Times New Roman"/>
        </w:rPr>
        <w:t xml:space="preserve">. </w:t>
      </w:r>
      <w:r w:rsidR="004D4159">
        <w:rPr>
          <w:rFonts w:ascii="Times New Roman" w:hAnsi="Times New Roman" w:cs="Times New Roman"/>
        </w:rPr>
        <w:t xml:space="preserve">It was found in 1983 that </w:t>
      </w:r>
      <w:r w:rsidR="004D4159" w:rsidRPr="004D4159">
        <w:rPr>
          <w:rFonts w:ascii="Times New Roman" w:hAnsi="Times New Roman" w:cs="Times New Roman"/>
          <w:i/>
        </w:rPr>
        <w:t>H. pylori</w:t>
      </w:r>
      <w:r w:rsidR="004D4159">
        <w:rPr>
          <w:rFonts w:ascii="Times New Roman" w:hAnsi="Times New Roman" w:cs="Times New Roman"/>
        </w:rPr>
        <w:t xml:space="preserve"> was concomitant, or naturally occurring, in 50% of the sampled population.</w:t>
      </w:r>
      <w:r w:rsidR="004D4159" w:rsidRPr="004D4159">
        <w:rPr>
          <w:rFonts w:ascii="Times New Roman" w:hAnsi="Times New Roman" w:cs="Times New Roman"/>
          <w:color w:val="FF0000"/>
        </w:rPr>
        <w:t xml:space="preserve"> </w:t>
      </w:r>
      <w:r w:rsidR="007A6A02">
        <w:rPr>
          <w:rFonts w:ascii="Times New Roman" w:hAnsi="Times New Roman" w:cs="Times New Roman"/>
          <w:color w:val="000000" w:themeColor="text1"/>
        </w:rPr>
        <w:fldChar w:fldCharType="begin"/>
      </w:r>
      <w:r w:rsidR="007A6A02">
        <w:rPr>
          <w:rFonts w:ascii="Times New Roman" w:hAnsi="Times New Roman" w:cs="Times New Roman"/>
          <w:color w:val="000000" w:themeColor="text1"/>
        </w:rPr>
        <w:instrText xml:space="preserve"> ADDIN ZOTERO_ITEM CSL_CITATION {"citationID":"a1bcfp465fr","properties":{"formattedCitation":"(4)","plainCitation":"(4)"},"citationItems":[{"id":"HgijWIer/OXugOxr7","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HgijWIer/OXugOxr7","issue":"1","issued":{"date-parts":[["2012"]]},"page":"151-170","title":"The Human Microbiome: Our Second Genome","type":"article-journal","volume":"113"}}],"schema":"https://github.com/citation-style-language/schema/raw/master/csl-citation.json"} </w:instrText>
      </w:r>
      <w:r w:rsidR="007A6A02">
        <w:rPr>
          <w:rFonts w:ascii="Times New Roman" w:hAnsi="Times New Roman" w:cs="Times New Roman"/>
          <w:color w:val="000000" w:themeColor="text1"/>
        </w:rPr>
        <w:fldChar w:fldCharType="separate"/>
      </w:r>
      <w:r w:rsidR="007A6A02">
        <w:rPr>
          <w:rFonts w:ascii="Times New Roman" w:hAnsi="Times New Roman" w:cs="Times New Roman"/>
          <w:noProof/>
          <w:color w:val="000000" w:themeColor="text1"/>
        </w:rPr>
        <w:t>(4)</w:t>
      </w:r>
      <w:r w:rsidR="007A6A02">
        <w:rPr>
          <w:rFonts w:ascii="Times New Roman" w:hAnsi="Times New Roman" w:cs="Times New Roman"/>
          <w:color w:val="000000" w:themeColor="text1"/>
        </w:rPr>
        <w:fldChar w:fldCharType="end"/>
      </w:r>
      <w:r w:rsidR="007A6A02">
        <w:rPr>
          <w:rFonts w:ascii="Times New Roman" w:hAnsi="Times New Roman" w:cs="Times New Roman"/>
          <w:color w:val="000000" w:themeColor="text1"/>
        </w:rPr>
        <w:t xml:space="preserve"> </w:t>
      </w:r>
      <w:r w:rsidR="00C66646">
        <w:rPr>
          <w:rFonts w:ascii="Times New Roman" w:hAnsi="Times New Roman" w:cs="Times New Roman"/>
        </w:rPr>
        <w:t xml:space="preserve">A low concentration of </w:t>
      </w:r>
      <w:r w:rsidR="00C66646" w:rsidRPr="00C66646">
        <w:rPr>
          <w:rFonts w:ascii="Times New Roman" w:hAnsi="Times New Roman" w:cs="Times New Roman"/>
          <w:i/>
        </w:rPr>
        <w:t>H. pylori</w:t>
      </w:r>
      <w:r w:rsidR="00C66646">
        <w:rPr>
          <w:rFonts w:ascii="Times New Roman" w:hAnsi="Times New Roman" w:cs="Times New Roman"/>
        </w:rPr>
        <w:t xml:space="preserve"> cells increases the number of lymphocytes present and active in the gut. The activity of the lymphocytes protects the host against asthma </w:t>
      </w:r>
      <w:r w:rsidR="00C66646">
        <w:rPr>
          <w:rFonts w:ascii="Times New Roman" w:hAnsi="Times New Roman" w:cs="Times New Roman"/>
        </w:rPr>
        <w:lastRenderedPageBreak/>
        <w:t xml:space="preserve">attacks. However, a high concentration of </w:t>
      </w:r>
      <w:r w:rsidR="00C66646" w:rsidRPr="009A4B96">
        <w:rPr>
          <w:rFonts w:ascii="Times New Roman" w:hAnsi="Times New Roman" w:cs="Times New Roman"/>
          <w:i/>
        </w:rPr>
        <w:t>H. pylori</w:t>
      </w:r>
      <w:r w:rsidR="009A4B96">
        <w:rPr>
          <w:rFonts w:ascii="Times New Roman" w:hAnsi="Times New Roman" w:cs="Times New Roman"/>
        </w:rPr>
        <w:t xml:space="preserve"> is harmful to the host</w:t>
      </w:r>
      <w:r w:rsidR="00447F30">
        <w:rPr>
          <w:rFonts w:ascii="Times New Roman" w:hAnsi="Times New Roman" w:cs="Times New Roman"/>
        </w:rPr>
        <w:t xml:space="preserve">, since its discovery was first linked to </w:t>
      </w:r>
      <w:r w:rsidR="004D4159" w:rsidRPr="004D4159">
        <w:rPr>
          <w:rFonts w:ascii="Times New Roman" w:hAnsi="Times New Roman" w:cs="Times New Roman"/>
          <w:color w:val="000000" w:themeColor="text1"/>
        </w:rPr>
        <w:t>gastritis and peptic ulcers</w:t>
      </w:r>
      <w:r w:rsidR="009A4B96" w:rsidRPr="004D4159">
        <w:rPr>
          <w:rFonts w:ascii="Times New Roman" w:hAnsi="Times New Roman" w:cs="Times New Roman"/>
          <w:color w:val="000000" w:themeColor="text1"/>
        </w:rPr>
        <w:t xml:space="preserve"> </w:t>
      </w:r>
      <w:r w:rsidR="00447F30">
        <w:rPr>
          <w:rFonts w:ascii="Times New Roman" w:hAnsi="Times New Roman" w:cs="Times New Roman"/>
        </w:rPr>
        <w:t>in</w:t>
      </w:r>
      <w:r w:rsidR="009A4B96">
        <w:rPr>
          <w:rFonts w:ascii="Times New Roman" w:hAnsi="Times New Roman" w:cs="Times New Roman"/>
        </w:rPr>
        <w:t xml:space="preserve"> its human host.</w:t>
      </w:r>
      <w:r w:rsidR="00C66646">
        <w:rPr>
          <w:rFonts w:ascii="Times New Roman" w:hAnsi="Times New Roman" w:cs="Times New Roman"/>
        </w:rPr>
        <w:t xml:space="preserve"> </w:t>
      </w:r>
      <w:r w:rsidR="004D4159">
        <w:rPr>
          <w:rFonts w:ascii="Times New Roman" w:hAnsi="Times New Roman" w:cs="Times New Roman"/>
        </w:rPr>
        <w:t xml:space="preserve">Of the infected individuals, it was found that only 20% will be negatively affected by </w:t>
      </w:r>
      <w:r w:rsidR="004D4159" w:rsidRPr="004D4159">
        <w:rPr>
          <w:rFonts w:ascii="Times New Roman" w:hAnsi="Times New Roman" w:cs="Times New Roman"/>
          <w:i/>
        </w:rPr>
        <w:t>H. pylori</w:t>
      </w:r>
      <w:r w:rsidR="004D4159">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0qp5f59aa","properties":{"formattedCitation":"(5)","plainCitation":"(5)"},"citationItems":[{"id":"HgijWIer/K5NHy8KQ","uris":["http://www.mendeley.com/documents/?uuid=f44d21e3-e263-4c51-b15a-4ed8acb9edeb"],"uri":["http://www.mendeley.com/documents/?uuid=f44d21e3-e263-4c51-b15a-4ed8acb9edeb"],"itemData":{"DOI":"10.1007/s00335-009-9204-7.The","author":[{"dropping-particle":"","family":"Carroll","given":"Ian M","non-dropping-particle":"","parse-names":false,"suffix":""},{"dropping-particle":"","family":"Threadgill","given":"Deborah S","non-dropping-particle":"","parse-names":false,"suffix":""},{"dropping-particle":"","family":"Threadgill","given":"David W","non-dropping-particle":"","parse-names":false,"suffix":""}],"container-title":"Mamm Genome","id":"HgijWIer/K5NHy8KQ","issue":"7","issued":{"date-parts":[["2009"]]},"page":"395-403","title":"The gastrointestinal microbiome: a malleable, third genome of mammals","type":"article-journal","volume":"20"}}],"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5)</w:t>
      </w:r>
      <w:r w:rsidR="001B487A">
        <w:rPr>
          <w:rFonts w:ascii="Times New Roman" w:hAnsi="Times New Roman" w:cs="Times New Roman"/>
        </w:rPr>
        <w:fldChar w:fldCharType="end"/>
      </w:r>
      <w:r w:rsidR="001B487A">
        <w:rPr>
          <w:rFonts w:ascii="Times New Roman" w:hAnsi="Times New Roman" w:cs="Times New Roman"/>
        </w:rPr>
        <w:t xml:space="preserve"> </w:t>
      </w:r>
      <w:r w:rsidR="004C14C1">
        <w:rPr>
          <w:rFonts w:ascii="Times New Roman" w:hAnsi="Times New Roman" w:cs="Times New Roman"/>
        </w:rPr>
        <w:t>Blaser calls this</w:t>
      </w:r>
      <w:r w:rsidR="009A4B96">
        <w:rPr>
          <w:rFonts w:ascii="Times New Roman" w:hAnsi="Times New Roman" w:cs="Times New Roman"/>
        </w:rPr>
        <w:t xml:space="preserve"> phenomenon</w:t>
      </w:r>
      <w:r w:rsidR="004C14C1">
        <w:rPr>
          <w:rFonts w:ascii="Times New Roman" w:hAnsi="Times New Roman" w:cs="Times New Roman"/>
        </w:rPr>
        <w:t xml:space="preserve"> the “</w:t>
      </w:r>
      <w:r w:rsidR="00727366">
        <w:rPr>
          <w:rFonts w:ascii="Times New Roman" w:hAnsi="Times New Roman" w:cs="Times New Roman"/>
        </w:rPr>
        <w:t>dual nature of pathogens.</w:t>
      </w:r>
      <w:r w:rsidR="004C14C1">
        <w:rPr>
          <w:rFonts w:ascii="Times New Roman" w:hAnsi="Times New Roman" w:cs="Times New Roman"/>
        </w:rPr>
        <w:t>”</w:t>
      </w:r>
      <w:r w:rsidR="002F043A">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0as1h0eho","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w:t>
      </w:r>
      <w:r w:rsidR="001B487A">
        <w:rPr>
          <w:rFonts w:ascii="Times New Roman" w:hAnsi="Times New Roman" w:cs="Times New Roman"/>
        </w:rPr>
        <w:fldChar w:fldCharType="end"/>
      </w:r>
    </w:p>
    <w:p w14:paraId="5BECF3B2" w14:textId="46630A1D" w:rsidR="00727366" w:rsidRPr="00925921" w:rsidRDefault="00727366" w:rsidP="0066180B">
      <w:pPr>
        <w:spacing w:line="480" w:lineRule="auto"/>
        <w:ind w:firstLine="360"/>
        <w:rPr>
          <w:rFonts w:ascii="Times New Roman" w:hAnsi="Times New Roman" w:cs="Times New Roman"/>
          <w:color w:val="FF0000"/>
        </w:rPr>
      </w:pPr>
      <w:r>
        <w:rPr>
          <w:rFonts w:ascii="Times New Roman" w:hAnsi="Times New Roman" w:cs="Times New Roman"/>
        </w:rPr>
        <w:t xml:space="preserve">In fact, the presence of many (pathogenic) species in low numbers </w:t>
      </w:r>
      <w:r w:rsidR="004959FE">
        <w:rPr>
          <w:rFonts w:ascii="Times New Roman" w:hAnsi="Times New Roman" w:cs="Times New Roman"/>
        </w:rPr>
        <w:t>contributes to</w:t>
      </w:r>
      <w:r>
        <w:rPr>
          <w:rFonts w:ascii="Times New Roman" w:hAnsi="Times New Roman" w:cs="Times New Roman"/>
        </w:rPr>
        <w:t xml:space="preserve"> the d</w:t>
      </w:r>
      <w:r w:rsidR="007F4D0F">
        <w:rPr>
          <w:rFonts w:ascii="Times New Roman" w:hAnsi="Times New Roman" w:cs="Times New Roman"/>
        </w:rPr>
        <w:t>iversity of the microbiome without negative effects</w:t>
      </w:r>
      <w:r w:rsidR="00E03B63">
        <w:rPr>
          <w:rFonts w:ascii="Times New Roman" w:hAnsi="Times New Roman" w:cs="Times New Roman"/>
        </w:rPr>
        <w:t xml:space="preserve"> on the state of health</w:t>
      </w:r>
      <w:r w:rsidR="007F4D0F">
        <w:rPr>
          <w:rFonts w:ascii="Times New Roman" w:hAnsi="Times New Roman" w:cs="Times New Roman"/>
        </w:rPr>
        <w:t xml:space="preserve"> because the beneficial species still dominate</w:t>
      </w:r>
      <w:r>
        <w:rPr>
          <w:rFonts w:ascii="Times New Roman" w:hAnsi="Times New Roman" w:cs="Times New Roman"/>
        </w:rPr>
        <w:t xml:space="preserve">. This diversity is essential for the resilience of the microbiome against potential </w:t>
      </w:r>
      <w:r w:rsidR="007F4D0F">
        <w:rPr>
          <w:rFonts w:ascii="Times New Roman" w:hAnsi="Times New Roman" w:cs="Times New Roman"/>
        </w:rPr>
        <w:t>pathogens</w:t>
      </w:r>
      <w:r>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neguk0edt","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w:t>
      </w:r>
      <w:r w:rsidR="001B487A">
        <w:rPr>
          <w:rFonts w:ascii="Times New Roman" w:hAnsi="Times New Roman" w:cs="Times New Roman"/>
        </w:rPr>
        <w:fldChar w:fldCharType="end"/>
      </w:r>
      <w:r w:rsidR="001B487A">
        <w:rPr>
          <w:rFonts w:ascii="Times New Roman" w:hAnsi="Times New Roman" w:cs="Times New Roman"/>
        </w:rPr>
        <w:t xml:space="preserve"> </w:t>
      </w:r>
      <w:r w:rsidR="007F4D0F">
        <w:rPr>
          <w:rFonts w:ascii="Times New Roman" w:hAnsi="Times New Roman" w:cs="Times New Roman"/>
        </w:rPr>
        <w:t>A large diversity of bacteria means a large diversity of potential functions and mechanisms that could be used to el</w:t>
      </w:r>
      <w:r w:rsidR="00E03B63">
        <w:rPr>
          <w:rFonts w:ascii="Times New Roman" w:hAnsi="Times New Roman" w:cs="Times New Roman"/>
        </w:rPr>
        <w:t xml:space="preserve">iminate the threat.  </w:t>
      </w:r>
      <w:r w:rsidR="00024C6A">
        <w:rPr>
          <w:rFonts w:ascii="Times New Roman" w:hAnsi="Times New Roman" w:cs="Times New Roman"/>
        </w:rPr>
        <w:t>A</w:t>
      </w:r>
      <w:r w:rsidR="00E03B63">
        <w:rPr>
          <w:rFonts w:ascii="Times New Roman" w:hAnsi="Times New Roman" w:cs="Times New Roman"/>
        </w:rPr>
        <w:t xml:space="preserve"> diverse microbiome is beneficial not only for optimization </w:t>
      </w:r>
      <w:r w:rsidR="004D4159">
        <w:rPr>
          <w:rFonts w:ascii="Times New Roman" w:hAnsi="Times New Roman" w:cs="Times New Roman"/>
        </w:rPr>
        <w:t xml:space="preserve">of metabolic processes </w:t>
      </w:r>
      <w:r w:rsidR="00E03B63">
        <w:rPr>
          <w:rFonts w:ascii="Times New Roman" w:hAnsi="Times New Roman" w:cs="Times New Roman"/>
        </w:rPr>
        <w:t>and protection</w:t>
      </w:r>
      <w:r w:rsidR="004D4159">
        <w:rPr>
          <w:rFonts w:ascii="Times New Roman" w:hAnsi="Times New Roman" w:cs="Times New Roman"/>
        </w:rPr>
        <w:t xml:space="preserve"> against pathogenic infections</w:t>
      </w:r>
      <w:r w:rsidR="00E03B63">
        <w:rPr>
          <w:rFonts w:ascii="Times New Roman" w:hAnsi="Times New Roman" w:cs="Times New Roman"/>
        </w:rPr>
        <w:t xml:space="preserve">, but also for resilience </w:t>
      </w:r>
      <w:r w:rsidR="004959FE">
        <w:rPr>
          <w:rFonts w:ascii="Times New Roman" w:hAnsi="Times New Roman" w:cs="Times New Roman"/>
        </w:rPr>
        <w:t xml:space="preserve">in </w:t>
      </w:r>
      <w:r w:rsidR="00E03B63">
        <w:rPr>
          <w:rFonts w:ascii="Times New Roman" w:hAnsi="Times New Roman" w:cs="Times New Roman"/>
        </w:rPr>
        <w:t>future</w:t>
      </w:r>
      <w:r w:rsidR="004D4159">
        <w:rPr>
          <w:rFonts w:ascii="Times New Roman" w:hAnsi="Times New Roman" w:cs="Times New Roman"/>
        </w:rPr>
        <w:t xml:space="preserve"> immune responses</w:t>
      </w:r>
      <w:r w:rsidR="00E03B63">
        <w:rPr>
          <w:rFonts w:ascii="Times New Roman" w:hAnsi="Times New Roman" w:cs="Times New Roman"/>
        </w:rPr>
        <w:t xml:space="preserve">. </w:t>
      </w:r>
    </w:p>
    <w:p w14:paraId="09CED125" w14:textId="34E6634D" w:rsidR="00C1553A" w:rsidRDefault="00727366" w:rsidP="0066180B">
      <w:pPr>
        <w:spacing w:line="480" w:lineRule="auto"/>
        <w:ind w:firstLine="360"/>
        <w:rPr>
          <w:rFonts w:ascii="Times New Roman" w:hAnsi="Times New Roman" w:cs="Times New Roman"/>
        </w:rPr>
      </w:pPr>
      <w:r>
        <w:rPr>
          <w:rFonts w:ascii="Times New Roman" w:hAnsi="Times New Roman" w:cs="Times New Roman"/>
        </w:rPr>
        <w:t xml:space="preserve">For these reasons, the microbial genome and its interactions </w:t>
      </w:r>
      <w:r w:rsidR="004D4159">
        <w:rPr>
          <w:rFonts w:ascii="Times New Roman" w:hAnsi="Times New Roman" w:cs="Times New Roman"/>
        </w:rPr>
        <w:t>have</w:t>
      </w:r>
      <w:r>
        <w:rPr>
          <w:rFonts w:ascii="Times New Roman" w:hAnsi="Times New Roman" w:cs="Times New Roman"/>
        </w:rPr>
        <w:t xml:space="preserve"> be</w:t>
      </w:r>
      <w:r w:rsidR="00FF4FA8">
        <w:rPr>
          <w:rFonts w:ascii="Times New Roman" w:hAnsi="Times New Roman" w:cs="Times New Roman"/>
        </w:rPr>
        <w:t>en</w:t>
      </w:r>
      <w:r>
        <w:rPr>
          <w:rFonts w:ascii="Times New Roman" w:hAnsi="Times New Roman" w:cs="Times New Roman"/>
        </w:rPr>
        <w:t xml:space="preserve"> considered just as important, or even more important than the host genome.</w:t>
      </w:r>
      <w:r w:rsidR="00FF4FA8">
        <w:rPr>
          <w:rFonts w:ascii="Times New Roman" w:hAnsi="Times New Roman" w:cs="Times New Roman"/>
        </w:rPr>
        <w:t xml:space="preserve"> </w:t>
      </w:r>
      <w:r w:rsidR="00707EC7">
        <w:rPr>
          <w:rFonts w:ascii="Times New Roman" w:hAnsi="Times New Roman" w:cs="Times New Roman"/>
        </w:rPr>
        <w:t>Grice calls the microbial genome “</w:t>
      </w:r>
      <w:r w:rsidR="00707EC7" w:rsidRPr="006D5DF3">
        <w:rPr>
          <w:rFonts w:ascii="Times New Roman" w:hAnsi="Times New Roman" w:cs="Times New Roman"/>
        </w:rPr>
        <w:t>an essential but largely ignored overlay</w:t>
      </w:r>
      <w:r w:rsidR="00707EC7">
        <w:rPr>
          <w:rFonts w:ascii="Times New Roman" w:hAnsi="Times New Roman" w:cs="Times New Roman"/>
        </w:rPr>
        <w:t>.</w:t>
      </w:r>
      <w:r w:rsidR="00707EC7" w:rsidRPr="006D5DF3">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75ost3mgt","properties":{"formattedCitation":"(4)","plainCitation":"(4)"},"citationItems":[{"id":"HgijWIer/OXugOxr7","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HgijWIer/OXugOxr7","issue":"1","issued":{"date-parts":[["2012"]]},"page":"151-170","title":"The Human Microbiome: Our Second Genome","type":"article-journal","volume":"113"}}],"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4)</w:t>
      </w:r>
      <w:r w:rsidR="001B487A">
        <w:rPr>
          <w:rFonts w:ascii="Times New Roman" w:hAnsi="Times New Roman" w:cs="Times New Roman"/>
        </w:rPr>
        <w:fldChar w:fldCharType="end"/>
      </w:r>
      <w:r w:rsidR="001B487A">
        <w:rPr>
          <w:rFonts w:ascii="Times New Roman" w:hAnsi="Times New Roman" w:cs="Times New Roman"/>
        </w:rPr>
        <w:t xml:space="preserve"> </w:t>
      </w:r>
      <w:r w:rsidR="00447F30">
        <w:rPr>
          <w:rFonts w:ascii="Times New Roman" w:hAnsi="Times New Roman" w:cs="Times New Roman"/>
        </w:rPr>
        <w:t xml:space="preserve">Furthermore, </w:t>
      </w:r>
      <w:r w:rsidR="0080621C">
        <w:rPr>
          <w:rFonts w:ascii="Times New Roman" w:hAnsi="Times New Roman" w:cs="Times New Roman"/>
        </w:rPr>
        <w:t>Carroll argues that “</w:t>
      </w:r>
      <w:r w:rsidR="00447F30">
        <w:rPr>
          <w:rFonts w:ascii="Times New Roman" w:hAnsi="Times New Roman" w:cs="Times New Roman"/>
        </w:rPr>
        <w:t>t</w:t>
      </w:r>
      <w:r w:rsidRPr="006D5DF3">
        <w:rPr>
          <w:rFonts w:ascii="Times New Roman" w:hAnsi="Times New Roman" w:cs="Times New Roman"/>
        </w:rPr>
        <w:t>he inability of organisms to survive independently or to maintain normal</w:t>
      </w:r>
      <w:r w:rsidR="00447F30">
        <w:rPr>
          <w:rFonts w:ascii="Times New Roman" w:hAnsi="Times New Roman" w:cs="Times New Roman"/>
        </w:rPr>
        <w:t xml:space="preserve"> health</w:t>
      </w:r>
      <w:r w:rsidRPr="006D5DF3">
        <w:rPr>
          <w:rFonts w:ascii="Times New Roman" w:hAnsi="Times New Roman" w:cs="Times New Roman"/>
        </w:rPr>
        <w:t xml:space="preserve"> is a strong indication of coevolved mutualism.”</w:t>
      </w:r>
      <w:r>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d77rudrru","properties":{"formattedCitation":"(5)","plainCitation":"(5)"},"citationItems":[{"id":"HgijWIer/K5NHy8KQ","uris":["http://www.mendeley.com/documents/?uuid=f44d21e3-e263-4c51-b15a-4ed8acb9edeb"],"uri":["http://www.mendeley.com/documents/?uuid=f44d21e3-e263-4c51-b15a-4ed8acb9edeb"],"itemData":{"DOI":"10.1007/s00335-009-9204-7.The","author":[{"dropping-particle":"","family":"Carroll","given":"Ian M","non-dropping-particle":"","parse-names":false,"suffix":""},{"dropping-particle":"","family":"Threadgill","given":"Deborah S","non-dropping-particle":"","parse-names":false,"suffix":""},{"dropping-particle":"","family":"Threadgill","given":"David W","non-dropping-particle":"","parse-names":false,"suffix":""}],"container-title":"Mamm Genome","id":"HgijWIer/K5NHy8KQ","issue":"7","issued":{"date-parts":[["2009"]]},"page":"395-403","title":"The gastrointestinal microbiome: a malleable, third genome of mammals","type":"article-journal","volume":"20"}}],"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5)</w:t>
      </w:r>
      <w:r w:rsidR="001B487A">
        <w:rPr>
          <w:rFonts w:ascii="Times New Roman" w:hAnsi="Times New Roman" w:cs="Times New Roman"/>
        </w:rPr>
        <w:fldChar w:fldCharType="end"/>
      </w:r>
      <w:r w:rsidR="001B487A">
        <w:rPr>
          <w:rFonts w:ascii="Times New Roman" w:hAnsi="Times New Roman" w:cs="Times New Roman"/>
        </w:rPr>
        <w:t xml:space="preserve"> </w:t>
      </w:r>
      <w:r w:rsidR="00447F30">
        <w:rPr>
          <w:rFonts w:ascii="Times New Roman" w:hAnsi="Times New Roman" w:cs="Times New Roman"/>
        </w:rPr>
        <w:t>This</w:t>
      </w:r>
      <w:r w:rsidR="00E643A1">
        <w:rPr>
          <w:rFonts w:ascii="Times New Roman" w:hAnsi="Times New Roman" w:cs="Times New Roman"/>
        </w:rPr>
        <w:t xml:space="preserve"> suggests </w:t>
      </w:r>
      <w:r w:rsidR="000F19B0">
        <w:rPr>
          <w:rFonts w:ascii="Times New Roman" w:hAnsi="Times New Roman" w:cs="Times New Roman"/>
        </w:rPr>
        <w:t>that human health is irrevocably</w:t>
      </w:r>
      <w:r w:rsidR="00447F30">
        <w:rPr>
          <w:rFonts w:ascii="Times New Roman" w:hAnsi="Times New Roman" w:cs="Times New Roman"/>
        </w:rPr>
        <w:t xml:space="preserve"> linked and dependent on the microbial genome for its proper functioning. </w:t>
      </w:r>
    </w:p>
    <w:p w14:paraId="48FC6BA5" w14:textId="3DFC1ECB" w:rsidR="00446A7D" w:rsidRDefault="00F97BFC" w:rsidP="00446A7D">
      <w:pPr>
        <w:spacing w:line="480" w:lineRule="auto"/>
        <w:ind w:firstLine="360"/>
        <w:rPr>
          <w:rFonts w:ascii="Times New Roman" w:hAnsi="Times New Roman" w:cs="Times New Roman"/>
        </w:rPr>
      </w:pPr>
      <w:r>
        <w:rPr>
          <w:rFonts w:ascii="Times New Roman" w:hAnsi="Times New Roman" w:cs="Times New Roman"/>
        </w:rPr>
        <w:t>Given that the microbiome is so essential</w:t>
      </w:r>
      <w:r w:rsidR="00FB4C4D">
        <w:rPr>
          <w:rFonts w:ascii="Times New Roman" w:hAnsi="Times New Roman" w:cs="Times New Roman"/>
        </w:rPr>
        <w:t xml:space="preserve"> to human health</w:t>
      </w:r>
      <w:r>
        <w:rPr>
          <w:rFonts w:ascii="Times New Roman" w:hAnsi="Times New Roman" w:cs="Times New Roman"/>
        </w:rPr>
        <w:t xml:space="preserve">, research should be carried out to improve our knowledge about this </w:t>
      </w:r>
      <w:r w:rsidR="00446A7D">
        <w:rPr>
          <w:rFonts w:ascii="Times New Roman" w:hAnsi="Times New Roman" w:cs="Times New Roman"/>
        </w:rPr>
        <w:t>largely unexplored system</w:t>
      </w:r>
      <w:r>
        <w:rPr>
          <w:rFonts w:ascii="Times New Roman" w:hAnsi="Times New Roman" w:cs="Times New Roman"/>
        </w:rPr>
        <w:t xml:space="preserve">. </w:t>
      </w:r>
      <w:r w:rsidR="00FB4C4D">
        <w:rPr>
          <w:rFonts w:ascii="Times New Roman" w:hAnsi="Times New Roman" w:cs="Times New Roman"/>
        </w:rPr>
        <w:t>Genomic</w:t>
      </w:r>
      <w:r w:rsidR="002A32E2">
        <w:rPr>
          <w:rFonts w:ascii="Times New Roman" w:hAnsi="Times New Roman" w:cs="Times New Roman"/>
        </w:rPr>
        <w:t xml:space="preserve"> analyses could elucidate the</w:t>
      </w:r>
      <w:r>
        <w:rPr>
          <w:rFonts w:ascii="Times New Roman" w:hAnsi="Times New Roman" w:cs="Times New Roman"/>
        </w:rPr>
        <w:t xml:space="preserve"> diversity and distribution of populations in an individual</w:t>
      </w:r>
      <w:r w:rsidR="00E75149">
        <w:rPr>
          <w:rFonts w:ascii="Times New Roman" w:hAnsi="Times New Roman" w:cs="Times New Roman"/>
        </w:rPr>
        <w:t>’s</w:t>
      </w:r>
      <w:r>
        <w:rPr>
          <w:rFonts w:ascii="Times New Roman" w:hAnsi="Times New Roman" w:cs="Times New Roman"/>
        </w:rPr>
        <w:t xml:space="preserve"> </w:t>
      </w:r>
      <w:r w:rsidR="002A32E2">
        <w:rPr>
          <w:rFonts w:ascii="Times New Roman" w:hAnsi="Times New Roman" w:cs="Times New Roman"/>
        </w:rPr>
        <w:t>microbiome</w:t>
      </w:r>
      <w:r>
        <w:rPr>
          <w:rFonts w:ascii="Times New Roman" w:hAnsi="Times New Roman" w:cs="Times New Roman"/>
        </w:rPr>
        <w:t>.</w:t>
      </w:r>
      <w:r w:rsidR="003625B5">
        <w:rPr>
          <w:rFonts w:ascii="Times New Roman" w:hAnsi="Times New Roman" w:cs="Times New Roman"/>
        </w:rPr>
        <w:t xml:space="preserve"> </w:t>
      </w:r>
      <w:r>
        <w:rPr>
          <w:rFonts w:ascii="Times New Roman" w:hAnsi="Times New Roman" w:cs="Times New Roman"/>
        </w:rPr>
        <w:t xml:space="preserve">One </w:t>
      </w:r>
      <w:r w:rsidR="002A32E2">
        <w:rPr>
          <w:rFonts w:ascii="Times New Roman" w:hAnsi="Times New Roman" w:cs="Times New Roman"/>
        </w:rPr>
        <w:t>method</w:t>
      </w:r>
      <w:r w:rsidR="00C1553A">
        <w:rPr>
          <w:rFonts w:ascii="Times New Roman" w:hAnsi="Times New Roman" w:cs="Times New Roman"/>
        </w:rPr>
        <w:t xml:space="preserve"> in bioinformatics</w:t>
      </w:r>
      <w:r>
        <w:rPr>
          <w:rFonts w:ascii="Times New Roman" w:hAnsi="Times New Roman" w:cs="Times New Roman"/>
        </w:rPr>
        <w:t xml:space="preserve"> used for analyzing and measuring the structure of a genome</w:t>
      </w:r>
      <w:r w:rsidR="00C1553A">
        <w:rPr>
          <w:rFonts w:ascii="Times New Roman" w:hAnsi="Times New Roman" w:cs="Times New Roman"/>
        </w:rPr>
        <w:t xml:space="preserve"> is the alignment of sequences to a reference </w:t>
      </w:r>
      <w:r w:rsidR="001D3502">
        <w:rPr>
          <w:rFonts w:ascii="Times New Roman" w:hAnsi="Times New Roman" w:cs="Times New Roman"/>
        </w:rPr>
        <w:t>genome</w:t>
      </w:r>
      <w:r w:rsidR="00C1553A">
        <w:rPr>
          <w:rFonts w:ascii="Times New Roman" w:hAnsi="Times New Roman" w:cs="Times New Roman"/>
        </w:rPr>
        <w:t xml:space="preserve">. </w:t>
      </w:r>
      <w:r w:rsidR="00446A7D">
        <w:rPr>
          <w:rFonts w:ascii="Times New Roman" w:hAnsi="Times New Roman" w:cs="Times New Roman"/>
        </w:rPr>
        <w:t xml:space="preserve">Indeed, by comparing genomes of different strains present in individuals, it has been shown that </w:t>
      </w:r>
      <w:r w:rsidR="00446A7D" w:rsidRPr="00FC2C1B">
        <w:rPr>
          <w:rFonts w:ascii="Times New Roman" w:hAnsi="Times New Roman" w:cs="Times New Roman"/>
        </w:rPr>
        <w:t>“intrapersonal variation is lower than interpersonal variation, as</w:t>
      </w:r>
      <w:r w:rsidR="00446A7D" w:rsidRPr="008C0B17">
        <w:rPr>
          <w:rFonts w:ascii="Times New Roman" w:hAnsi="Times New Roman" w:cs="Times New Roman"/>
        </w:rPr>
        <w:t xml:space="preserve"> determined by 16S rRNA gene sequencing</w:t>
      </w:r>
      <w:r w:rsidR="001B487A">
        <w:rPr>
          <w:rFonts w:ascii="Times New Roman" w:hAnsi="Times New Roman" w:cs="Times New Roman"/>
        </w:rPr>
        <w:t>.</w:t>
      </w:r>
      <w:r w:rsidR="00446A7D" w:rsidRPr="008C0B17">
        <w:rPr>
          <w:rFonts w:ascii="Times New Roman" w:hAnsi="Times New Roman" w:cs="Times New Roman"/>
        </w:rPr>
        <w:t>”</w:t>
      </w:r>
      <w:r w:rsidR="001B487A">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52fr5efb0","properties":{"formattedCitation":"(6)","plainCitation":"(6)"},"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6)</w:t>
      </w:r>
      <w:r w:rsidR="001B487A">
        <w:rPr>
          <w:rFonts w:ascii="Times New Roman" w:hAnsi="Times New Roman" w:cs="Times New Roman"/>
        </w:rPr>
        <w:fldChar w:fldCharType="end"/>
      </w:r>
      <w:r w:rsidR="00446A7D">
        <w:rPr>
          <w:rFonts w:ascii="Times New Roman" w:hAnsi="Times New Roman" w:cs="Times New Roman"/>
        </w:rPr>
        <w:t xml:space="preserve"> This means that an individual has a unique microbiome whose populations are similar to each other in terms of their genes.</w:t>
      </w:r>
    </w:p>
    <w:p w14:paraId="2954FE0D" w14:textId="19CE0965" w:rsidR="00A876FC" w:rsidRDefault="00815B76" w:rsidP="0066180B">
      <w:pPr>
        <w:spacing w:line="480" w:lineRule="auto"/>
        <w:ind w:firstLine="360"/>
        <w:rPr>
          <w:rFonts w:ascii="Times New Roman" w:hAnsi="Times New Roman" w:cs="Times New Roman"/>
        </w:rPr>
      </w:pPr>
      <w:r>
        <w:rPr>
          <w:rFonts w:ascii="Times New Roman" w:hAnsi="Times New Roman" w:cs="Times New Roman"/>
        </w:rPr>
        <w:t>The environment</w:t>
      </w:r>
      <w:r w:rsidR="00A25644">
        <w:rPr>
          <w:rFonts w:ascii="Times New Roman" w:hAnsi="Times New Roman" w:cs="Times New Roman"/>
        </w:rPr>
        <w:t>, diet, and genome of the host</w:t>
      </w:r>
      <w:r w:rsidR="00A876FC">
        <w:rPr>
          <w:rFonts w:ascii="Times New Roman" w:hAnsi="Times New Roman" w:cs="Times New Roman"/>
        </w:rPr>
        <w:t xml:space="preserve"> are all factors that</w:t>
      </w:r>
      <w:r>
        <w:rPr>
          <w:rFonts w:ascii="Times New Roman" w:hAnsi="Times New Roman" w:cs="Times New Roman"/>
        </w:rPr>
        <w:t xml:space="preserve"> </w:t>
      </w:r>
      <w:r w:rsidR="00A876FC">
        <w:rPr>
          <w:rFonts w:ascii="Times New Roman" w:hAnsi="Times New Roman" w:cs="Times New Roman"/>
        </w:rPr>
        <w:t>impact</w:t>
      </w:r>
      <w:r>
        <w:rPr>
          <w:rFonts w:ascii="Times New Roman" w:hAnsi="Times New Roman" w:cs="Times New Roman"/>
        </w:rPr>
        <w:t xml:space="preserve"> </w:t>
      </w:r>
      <w:r w:rsidR="00A25644">
        <w:rPr>
          <w:rFonts w:ascii="Times New Roman" w:hAnsi="Times New Roman" w:cs="Times New Roman"/>
        </w:rPr>
        <w:t>the resident microbe population, creating a microbiome that “can be as unique as a fingerprint</w:t>
      </w:r>
      <w:r w:rsidR="00A25644" w:rsidRPr="00FC2C1B">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ojioactnt","properties":{"formattedCitation":"(6)","plainCitation":"(6)"},"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6)</w:t>
      </w:r>
      <w:r w:rsidR="001B487A">
        <w:rPr>
          <w:rFonts w:ascii="Times New Roman" w:hAnsi="Times New Roman" w:cs="Times New Roman"/>
        </w:rPr>
        <w:fldChar w:fldCharType="end"/>
      </w:r>
      <w:r w:rsidR="001B487A">
        <w:rPr>
          <w:rFonts w:ascii="Times New Roman" w:hAnsi="Times New Roman" w:cs="Times New Roman"/>
        </w:rPr>
        <w:t xml:space="preserve"> </w:t>
      </w:r>
      <w:r w:rsidR="00A876FC">
        <w:rPr>
          <w:rFonts w:ascii="Times New Roman" w:hAnsi="Times New Roman" w:cs="Times New Roman"/>
        </w:rPr>
        <w:t xml:space="preserve">Chance also plays a role in the diversity and structure of the microbiome, since interactions between resident and transient microflora are not always predictable. In competitive interactions, there are many </w:t>
      </w:r>
      <w:r w:rsidR="0000461C">
        <w:rPr>
          <w:rFonts w:ascii="Times New Roman" w:hAnsi="Times New Roman" w:cs="Times New Roman"/>
        </w:rPr>
        <w:t>stochastic</w:t>
      </w:r>
      <w:r w:rsidR="0044361D">
        <w:rPr>
          <w:rFonts w:ascii="Times New Roman" w:hAnsi="Times New Roman" w:cs="Times New Roman"/>
        </w:rPr>
        <w:t xml:space="preserve"> </w:t>
      </w:r>
      <w:r w:rsidR="00A876FC">
        <w:rPr>
          <w:rFonts w:ascii="Times New Roman" w:hAnsi="Times New Roman" w:cs="Times New Roman"/>
        </w:rPr>
        <w:t xml:space="preserve">factors such as limiting resources </w:t>
      </w:r>
      <w:r w:rsidR="0000461C">
        <w:rPr>
          <w:rFonts w:ascii="Times New Roman" w:hAnsi="Times New Roman" w:cs="Times New Roman"/>
        </w:rPr>
        <w:t>and</w:t>
      </w:r>
      <w:r w:rsidR="00A876FC">
        <w:rPr>
          <w:rFonts w:ascii="Times New Roman" w:hAnsi="Times New Roman" w:cs="Times New Roman"/>
        </w:rPr>
        <w:t xml:space="preserve"> “chance colonization events”</w:t>
      </w:r>
      <w:r w:rsidR="0000461C">
        <w:rPr>
          <w:rFonts w:ascii="Times New Roman" w:hAnsi="Times New Roman" w:cs="Times New Roman"/>
        </w:rPr>
        <w:t xml:space="preserve"> that make the prediction of population behavior difficult.</w:t>
      </w:r>
      <w:r w:rsidR="00A876FC">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v20bd9kkh","properties":{"formattedCitation":"(6)","plainCitation":"(6)"},"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6)</w:t>
      </w:r>
      <w:r w:rsidR="001B487A">
        <w:rPr>
          <w:rFonts w:ascii="Times New Roman" w:hAnsi="Times New Roman" w:cs="Times New Roman"/>
        </w:rPr>
        <w:fldChar w:fldCharType="end"/>
      </w:r>
      <w:r w:rsidR="001B487A">
        <w:rPr>
          <w:rFonts w:ascii="Times New Roman" w:hAnsi="Times New Roman" w:cs="Times New Roman"/>
        </w:rPr>
        <w:t xml:space="preserve"> </w:t>
      </w:r>
      <w:r w:rsidR="00DC05ED">
        <w:rPr>
          <w:rFonts w:ascii="Times New Roman" w:hAnsi="Times New Roman" w:cs="Times New Roman"/>
        </w:rPr>
        <w:t xml:space="preserve">This results in </w:t>
      </w:r>
      <w:r w:rsidR="008F38F4">
        <w:rPr>
          <w:rFonts w:ascii="Times New Roman" w:hAnsi="Times New Roman" w:cs="Times New Roman"/>
        </w:rPr>
        <w:t>“</w:t>
      </w:r>
      <w:r w:rsidR="0000461C">
        <w:rPr>
          <w:rFonts w:ascii="Times New Roman" w:hAnsi="Times New Roman" w:cs="Times New Roman"/>
        </w:rPr>
        <w:t xml:space="preserve">significant </w:t>
      </w:r>
      <w:r w:rsidR="00A876FC" w:rsidRPr="006D5DF3">
        <w:rPr>
          <w:rFonts w:ascii="Times New Roman" w:hAnsi="Times New Roman" w:cs="Times New Roman"/>
        </w:rPr>
        <w:t xml:space="preserve">inter-individual </w:t>
      </w:r>
      <w:r w:rsidR="008F38F4">
        <w:rPr>
          <w:rFonts w:ascii="Times New Roman" w:hAnsi="Times New Roman" w:cs="Times New Roman"/>
        </w:rPr>
        <w:t xml:space="preserve">variation… </w:t>
      </w:r>
      <w:r w:rsidR="00A876FC" w:rsidRPr="006D5DF3">
        <w:rPr>
          <w:rFonts w:ascii="Times New Roman" w:hAnsi="Times New Roman" w:cs="Times New Roman"/>
        </w:rPr>
        <w:t>from the accumulated effects of genetic and environmental influences on the gut microbial community</w:t>
      </w:r>
      <w:r w:rsidR="005022B4">
        <w:rPr>
          <w:rFonts w:ascii="Times New Roman" w:hAnsi="Times New Roman" w:cs="Times New Roman"/>
        </w:rPr>
        <w:t>.</w:t>
      </w:r>
      <w:r w:rsidR="00A876FC" w:rsidRPr="006D5DF3">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604j3gsdd","properties":{"formattedCitation":"(7)","plainCitation":"(7)"},"citationItems":[{"id":"HgijWIer/NU0YeWtn","uris":["http://www.mendeley.com/documents/?uuid=a157fcb0-bfe5-4e6a-a7c5-093f160359fd"],"uri":["http://www.mendeley.com/documents/?uuid=a157fcb0-bfe5-4e6a-a7c5-093f160359fd"],"itemData":{"DOI":"10.1371/journal.pmed.1000084","ISBN":"1549-1676","ISSN":"15491277","PMID":"19492093","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author":[{"dropping-particle":"","family":"Sabuncu","given":"Elifsu","non-dropping-particle":"","parse-names":false,"suffix":""},{"dropping-particle":"","family":"David","given":"Julie","non-dropping-particle":"","parse-names":false,"suffix":""},{"dropping-particle":"","family":"Bernède-Bauduin","given":"Claire","non-dropping-particle":"","parse-names":false,"suffix":""},{"dropping-particle":"","family":"Pépin","given":"Sophie","non-dropping-particle":"","parse-names":false,"suffix":""},{"dropping-particle":"","family":"Leroy","given":"Michel","non-dropping-particle":"","parse-names":false,"suffix":""},{"dropping-particle":"","family":"Boëlle","given":"Pierre Yves","non-dropping-particle":"","parse-names":false,"suffix":""},{"dropping-particle":"","family":"Watier","given":"Laurence","non-dropping-particle":"","parse-names":false,"suffix":""},{"dropping-particle":"","family":"Guillemot","given":"Didier","non-dropping-particle":"","parse-names":false,"suffix":""}],"container-title":"PLoS Medicine","id":"HgijWIer/NU0YeWtn","issue":"6","issued":{"date-parts":[["2009"]]},"page":"2002-2007","title":"Significant reduction of antibiotic use in the community after a nationwide campaign in France, 2002-2007","type":"article-journal","volume":"6"}}],"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7)</w:t>
      </w:r>
      <w:r w:rsidR="001B487A">
        <w:rPr>
          <w:rFonts w:ascii="Times New Roman" w:hAnsi="Times New Roman" w:cs="Times New Roman"/>
        </w:rPr>
        <w:fldChar w:fldCharType="end"/>
      </w:r>
    </w:p>
    <w:p w14:paraId="54A84115" w14:textId="1253D0FB" w:rsidR="001F7CC5" w:rsidRDefault="00807D5A" w:rsidP="0066180B">
      <w:pPr>
        <w:spacing w:line="480" w:lineRule="auto"/>
        <w:ind w:firstLine="360"/>
        <w:rPr>
          <w:rFonts w:ascii="Times New Roman" w:hAnsi="Times New Roman" w:cs="Times New Roman"/>
        </w:rPr>
      </w:pPr>
      <w:r>
        <w:rPr>
          <w:rFonts w:ascii="Times New Roman" w:hAnsi="Times New Roman" w:cs="Times New Roman"/>
        </w:rPr>
        <w:t>M</w:t>
      </w:r>
      <w:r w:rsidR="00B11536">
        <w:rPr>
          <w:rFonts w:ascii="Times New Roman" w:hAnsi="Times New Roman" w:cs="Times New Roman"/>
        </w:rPr>
        <w:t xml:space="preserve">any factors influence the microbiome, causing a unique composition for an individual. </w:t>
      </w:r>
      <w:r>
        <w:rPr>
          <w:rFonts w:ascii="Times New Roman" w:hAnsi="Times New Roman" w:cs="Times New Roman"/>
        </w:rPr>
        <w:t>However, t</w:t>
      </w:r>
      <w:r w:rsidR="00A25644" w:rsidRPr="00FC2C1B">
        <w:rPr>
          <w:rFonts w:ascii="Times New Roman" w:hAnsi="Times New Roman" w:cs="Times New Roman"/>
        </w:rPr>
        <w:t xml:space="preserve">his identity is not only </w:t>
      </w:r>
      <w:r>
        <w:rPr>
          <w:rFonts w:ascii="Times New Roman" w:hAnsi="Times New Roman" w:cs="Times New Roman"/>
        </w:rPr>
        <w:t xml:space="preserve">unique, but also </w:t>
      </w:r>
      <w:r w:rsidR="00C17636">
        <w:rPr>
          <w:rFonts w:ascii="Times New Roman" w:hAnsi="Times New Roman" w:cs="Times New Roman"/>
        </w:rPr>
        <w:t>a system that self-regulates to preserve an</w:t>
      </w:r>
      <w:r w:rsidR="00A25644" w:rsidRPr="00FC2C1B">
        <w:rPr>
          <w:rFonts w:ascii="Times New Roman" w:hAnsi="Times New Roman" w:cs="Times New Roman"/>
        </w:rPr>
        <w:t xml:space="preserve"> equilibrium. </w:t>
      </w:r>
      <w:r>
        <w:rPr>
          <w:rFonts w:ascii="Times New Roman" w:hAnsi="Times New Roman" w:cs="Times New Roman"/>
        </w:rPr>
        <w:t>A</w:t>
      </w:r>
      <w:r w:rsidR="00194B44">
        <w:rPr>
          <w:rFonts w:ascii="Times New Roman" w:hAnsi="Times New Roman" w:cs="Times New Roman"/>
        </w:rPr>
        <w:t xml:space="preserve">fter a temporary change in environment, diet, or gut health, the microbiome is usually able to recover to its original state. </w:t>
      </w:r>
      <w:r w:rsidR="00446A7D" w:rsidRPr="00446A7D">
        <w:rPr>
          <w:rFonts w:ascii="Times New Roman" w:hAnsi="Times New Roman" w:cs="Times New Roman"/>
          <w:color w:val="000000" w:themeColor="text1"/>
        </w:rPr>
        <w:t>This was seen</w:t>
      </w:r>
      <w:r w:rsidR="00304AF5">
        <w:rPr>
          <w:rFonts w:ascii="Times New Roman" w:hAnsi="Times New Roman" w:cs="Times New Roman"/>
        </w:rPr>
        <w:t xml:space="preserve"> in Dr. Libusha Kelly’s talk</w:t>
      </w:r>
      <w:r w:rsidR="00B07EDF">
        <w:rPr>
          <w:rFonts w:ascii="Times New Roman" w:hAnsi="Times New Roman" w:cs="Times New Roman"/>
        </w:rPr>
        <w:t>s</w:t>
      </w:r>
      <w:r w:rsidR="00446A7D">
        <w:rPr>
          <w:rFonts w:ascii="Times New Roman" w:hAnsi="Times New Roman" w:cs="Times New Roman"/>
        </w:rPr>
        <w:t xml:space="preserve"> (27 October 2017)</w:t>
      </w:r>
      <w:r w:rsidR="00304AF5">
        <w:rPr>
          <w:rFonts w:ascii="Times New Roman" w:hAnsi="Times New Roman" w:cs="Times New Roman"/>
        </w:rPr>
        <w:t xml:space="preserve"> on the human microbiome, where</w:t>
      </w:r>
      <w:r w:rsidR="00FD0F4F">
        <w:rPr>
          <w:rFonts w:ascii="Times New Roman" w:hAnsi="Times New Roman" w:cs="Times New Roman"/>
        </w:rPr>
        <w:t xml:space="preserve"> patient</w:t>
      </w:r>
      <w:r w:rsidR="00EA5320">
        <w:rPr>
          <w:rFonts w:ascii="Times New Roman" w:hAnsi="Times New Roman" w:cs="Times New Roman"/>
        </w:rPr>
        <w:t>s</w:t>
      </w:r>
      <w:r w:rsidR="00304AF5">
        <w:rPr>
          <w:rFonts w:ascii="Times New Roman" w:hAnsi="Times New Roman" w:cs="Times New Roman"/>
        </w:rPr>
        <w:t xml:space="preserve"> recovered after a move abroad and </w:t>
      </w:r>
      <w:r w:rsidR="00B07EDF">
        <w:rPr>
          <w:rFonts w:ascii="Times New Roman" w:hAnsi="Times New Roman" w:cs="Times New Roman"/>
        </w:rPr>
        <w:t>a stomach bug</w:t>
      </w:r>
      <w:r w:rsidR="00446A7D">
        <w:rPr>
          <w:rFonts w:ascii="Times New Roman" w:hAnsi="Times New Roman" w:cs="Times New Roman"/>
        </w:rPr>
        <w:t>.</w:t>
      </w:r>
      <w:r w:rsidR="0012683C">
        <w:rPr>
          <w:rFonts w:ascii="Times New Roman" w:hAnsi="Times New Roman" w:cs="Times New Roman"/>
          <w:color w:val="FF0000"/>
        </w:rPr>
        <w:t xml:space="preserve"> </w:t>
      </w:r>
      <w:r>
        <w:rPr>
          <w:rFonts w:ascii="Times New Roman" w:hAnsi="Times New Roman" w:cs="Times New Roman"/>
        </w:rPr>
        <w:t>O</w:t>
      </w:r>
      <w:r w:rsidR="00F208DE">
        <w:rPr>
          <w:rFonts w:ascii="Times New Roman" w:hAnsi="Times New Roman" w:cs="Times New Roman"/>
        </w:rPr>
        <w:t xml:space="preserve">nce a default population has formed, it is relatively stable to resistance. </w:t>
      </w:r>
      <w:r w:rsidR="00C17636">
        <w:rPr>
          <w:rFonts w:ascii="Times New Roman" w:hAnsi="Times New Roman" w:cs="Times New Roman"/>
        </w:rPr>
        <w:t>Grice claims that microbiota</w:t>
      </w:r>
      <w:r w:rsidR="00F208DE">
        <w:rPr>
          <w:rFonts w:ascii="Times New Roman" w:hAnsi="Times New Roman" w:cs="Times New Roman"/>
        </w:rPr>
        <w:t xml:space="preserve"> “converge toward an adultlike profile during the first year of life.”</w:t>
      </w:r>
      <w:r w:rsidR="00F208DE" w:rsidRPr="00F208DE">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qo8t8sj6m","properties":{"formattedCitation":"(4)","plainCitation":"(4)"},"citationItems":[{"id":"HgijWIer/OXugOxr7","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HgijWIer/OXugOxr7","issue":"1","issued":{"date-parts":[["2012"]]},"page":"151-170","title":"The Human Microbiome: Our Second Genome","type":"article-journal","volume":"113"}}],"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4)</w:t>
      </w:r>
      <w:r w:rsidR="001B487A">
        <w:rPr>
          <w:rFonts w:ascii="Times New Roman" w:hAnsi="Times New Roman" w:cs="Times New Roman"/>
        </w:rPr>
        <w:fldChar w:fldCharType="end"/>
      </w:r>
    </w:p>
    <w:p w14:paraId="54AF63B2" w14:textId="4DDC5D4E" w:rsidR="0036709D" w:rsidRDefault="001F7CC5" w:rsidP="00446A7D">
      <w:pPr>
        <w:spacing w:line="480" w:lineRule="auto"/>
        <w:ind w:firstLine="360"/>
        <w:rPr>
          <w:rFonts w:ascii="Times New Roman" w:hAnsi="Times New Roman" w:cs="Times New Roman"/>
        </w:rPr>
      </w:pPr>
      <w:r>
        <w:rPr>
          <w:rFonts w:ascii="Times New Roman" w:hAnsi="Times New Roman" w:cs="Times New Roman"/>
        </w:rPr>
        <w:t>However, this is not always the case. Some modern treatments are so effective</w:t>
      </w:r>
      <w:r w:rsidR="00446A7D">
        <w:rPr>
          <w:rFonts w:ascii="Times New Roman" w:hAnsi="Times New Roman" w:cs="Times New Roman"/>
        </w:rPr>
        <w:t xml:space="preserve"> </w:t>
      </w:r>
      <w:r>
        <w:rPr>
          <w:rFonts w:ascii="Times New Roman" w:hAnsi="Times New Roman" w:cs="Times New Roman"/>
        </w:rPr>
        <w:t xml:space="preserve">that they can change the composition of the microbiome permanently. </w:t>
      </w:r>
      <w:r w:rsidR="00446A7D">
        <w:rPr>
          <w:rFonts w:ascii="Times New Roman" w:hAnsi="Times New Roman" w:cs="Times New Roman"/>
        </w:rPr>
        <w:t xml:space="preserve">Broad-spectrum antibiotics target cell processes </w:t>
      </w:r>
      <w:r w:rsidR="00E6316C">
        <w:rPr>
          <w:rFonts w:ascii="Times New Roman" w:hAnsi="Times New Roman" w:cs="Times New Roman"/>
        </w:rPr>
        <w:t>i</w:t>
      </w:r>
      <w:r w:rsidR="00446A7D">
        <w:rPr>
          <w:rFonts w:ascii="Times New Roman" w:hAnsi="Times New Roman" w:cs="Times New Roman"/>
        </w:rPr>
        <w:t xml:space="preserve">n </w:t>
      </w:r>
      <w:r w:rsidR="00E6316C">
        <w:rPr>
          <w:rFonts w:ascii="Times New Roman" w:hAnsi="Times New Roman" w:cs="Times New Roman"/>
        </w:rPr>
        <w:t xml:space="preserve">both pathogenic and benign </w:t>
      </w:r>
      <w:r w:rsidR="00446A7D">
        <w:rPr>
          <w:rFonts w:ascii="Times New Roman" w:hAnsi="Times New Roman" w:cs="Times New Roman"/>
        </w:rPr>
        <w:t>ce</w:t>
      </w:r>
      <w:r w:rsidR="00E6316C">
        <w:rPr>
          <w:rFonts w:ascii="Times New Roman" w:hAnsi="Times New Roman" w:cs="Times New Roman"/>
        </w:rPr>
        <w:t>lls. Therefore, these medications</w:t>
      </w:r>
      <w:r w:rsidR="00446A7D">
        <w:rPr>
          <w:rFonts w:ascii="Times New Roman" w:hAnsi="Times New Roman" w:cs="Times New Roman"/>
        </w:rPr>
        <w:t xml:space="preserve"> can </w:t>
      </w:r>
      <w:r w:rsidR="00E6316C">
        <w:rPr>
          <w:rFonts w:ascii="Times New Roman" w:hAnsi="Times New Roman" w:cs="Times New Roman"/>
        </w:rPr>
        <w:t>destroy the balance of existing populations and decrease overall diversity</w:t>
      </w:r>
      <w:r w:rsidR="00446A7D">
        <w:rPr>
          <w:rFonts w:ascii="Times New Roman" w:hAnsi="Times New Roman" w:cs="Times New Roman"/>
        </w:rPr>
        <w:t xml:space="preserve">. </w:t>
      </w:r>
      <w:r w:rsidR="00E6316C">
        <w:rPr>
          <w:rFonts w:ascii="Times New Roman" w:hAnsi="Times New Roman" w:cs="Times New Roman"/>
        </w:rPr>
        <w:t>One study found “</w:t>
      </w:r>
      <w:r w:rsidR="00E6316C" w:rsidRPr="00764FEB">
        <w:rPr>
          <w:rFonts w:ascii="Times New Roman" w:hAnsi="Times New Roman" w:cs="Times New Roman"/>
        </w:rPr>
        <w:t>a persistent, significant decrease in overall species richness in the gut community”</w:t>
      </w:r>
      <w:r w:rsidR="00E6316C">
        <w:rPr>
          <w:rFonts w:ascii="Times New Roman" w:hAnsi="Times New Roman" w:cs="Times New Roman"/>
        </w:rPr>
        <w:t xml:space="preserve"> after antibiotic treatment.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161dv43to","properties":{"formattedCitation":"(8)","plainCitation":"(8)"},"citationItems":[{"id":"HgijWIer/kFBBmr7M","uris":["http://www.mendeley.com/documents/?uuid=a312a5b9-a3c3-40b4-b323-89ef8bd176e7"],"uri":["http://www.mendeley.com/documents/?uuid=a312a5b9-a3c3-40b4-b323-89ef8bd176e7"],"itemData":{"DOI":"10.1128/AAC.00535-16","ISBN":"9019453491","ISSN":"10986596","PMID":"27161626","abstract":"&lt;p&gt;Broad-spectrum antibiotic therapy decimates the gut microbiome resulting in a variety of negative health consequences. Debio 1452 is a staphylococci-selective enoyl-acyl carrier protein reductase (FabI) inhibitor under clinical development, and was used to determine if treatment with pathogen-selective antibiotics would minimize disturbance to the microbiome. The effect of oral Debio 1452 on the microbiota of mice was compared to four commonly used broad-spectrum oral antibiotics. During the 10 days of oral Debio 1452 treatment, there was minimal disturbance to the gut bacterial abundance and composition with only the unclassified S24-7 taxa reduced at days 6 and 10. In comparison, broad-spectrum oral antibiotics caused a </w:instrText>
      </w:r>
      <w:r w:rsidR="001B487A">
        <w:rPr>
          <w:rFonts w:ascii="MS Mincho" w:eastAsia="MS Mincho" w:hAnsi="MS Mincho" w:cs="MS Mincho"/>
        </w:rPr>
        <w:instrText>∼</w:instrText>
      </w:r>
      <w:r w:rsidR="001B487A">
        <w:rPr>
          <w:rFonts w:ascii="Times New Roman" w:hAnsi="Times New Roman" w:cs="Times New Roman"/>
        </w:rPr>
        <w:instrText xml:space="preserve">100-4,000 fold decrease in gut bacterial abundance and severely altered the microbial composition. The gut bacterial abundance and composition of Debio 1452-treated mice was indistinguishable from untreated mice 2 days after antibiotic treatment stopped. In contrast, the bacterial abundance in broad-spectrum antibiotic-treated mice took up to 7 days to recover, the gut composition of the broad-spectrum antibiotic-treated mice remained different from the control group 20 days after the cessation of antibiotic treatment. These results illustrate that a pathogen-selective approach to antibiotic development will minimize disturbance to the gut microbiome.&lt;/p&gt;","author":[{"dropping-particle":"","family":"Yao","given":"Jiangwei","non-dropping-particle":"","parse-names":false,"suffix":""},{"dropping-particle":"","family":"Carter","given":"Robert A.","non-dropping-particle":"","parse-names":false,"suffix":""},{"dropping-particle":"","family":"Vuagniaux","given":"Gr??goire","non-dropping-particle":"","parse-names":false,"suffix":""},{"dropping-particle":"","family":"Barbier","given":"Maryse","non-dropping-particle":"","parse-names":false,"suffix":""},{"dropping-particle":"","family":"Rosch","given":"Jason W.","non-dropping-particle":"","parse-names":false,"suffix":""},{"dropping-particle":"","family":"Rock","given":"Charles O.","non-dropping-particle":"","parse-names":false,"suffix":""}],"container-title":"Antimicrobial Agents and Chemotherapy","id":"HgijWIer/kFBBmr7M","issue":"7","issued":{"date-parts":[["2016"]]},"page":"4264-4273","title":"A pathogen-selective antibiotic minimizes disturbance to the microbiome","type":"article-journal","volume":"60"}}],"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8)</w:t>
      </w:r>
      <w:r w:rsidR="001B487A">
        <w:rPr>
          <w:rFonts w:ascii="Times New Roman" w:hAnsi="Times New Roman" w:cs="Times New Roman"/>
        </w:rPr>
        <w:fldChar w:fldCharType="end"/>
      </w:r>
      <w:r w:rsidR="001B487A">
        <w:rPr>
          <w:rFonts w:ascii="Times New Roman" w:hAnsi="Times New Roman" w:cs="Times New Roman"/>
        </w:rPr>
        <w:t xml:space="preserve"> </w:t>
      </w:r>
      <w:r>
        <w:rPr>
          <w:rFonts w:ascii="Times New Roman" w:hAnsi="Times New Roman" w:cs="Times New Roman"/>
        </w:rPr>
        <w:t xml:space="preserve">Because of the link between the </w:t>
      </w:r>
      <w:r w:rsidR="00446A7D">
        <w:rPr>
          <w:rFonts w:ascii="Times New Roman" w:hAnsi="Times New Roman" w:cs="Times New Roman"/>
        </w:rPr>
        <w:t xml:space="preserve">natural </w:t>
      </w:r>
      <w:r>
        <w:rPr>
          <w:rFonts w:ascii="Times New Roman" w:hAnsi="Times New Roman" w:cs="Times New Roman"/>
        </w:rPr>
        <w:t xml:space="preserve">microbiome and health, these changes can have detrimental effects on the </w:t>
      </w:r>
      <w:r w:rsidR="00EB2132">
        <w:rPr>
          <w:rFonts w:ascii="Times New Roman" w:hAnsi="Times New Roman" w:cs="Times New Roman"/>
        </w:rPr>
        <w:t xml:space="preserve">possible immune responses of the host. </w:t>
      </w:r>
      <w:r w:rsidR="00E6316C">
        <w:rPr>
          <w:rFonts w:ascii="Times New Roman" w:hAnsi="Times New Roman" w:cs="Times New Roman"/>
        </w:rPr>
        <w:t xml:space="preserve">A </w:t>
      </w:r>
      <w:r w:rsidR="00A0550C">
        <w:rPr>
          <w:rFonts w:ascii="Times New Roman" w:hAnsi="Times New Roman" w:cs="Times New Roman"/>
        </w:rPr>
        <w:t>decrease in diversity limits the possible immune responses afforded because there is less functional diversity present in the microbiome. Furthermore, “</w:t>
      </w:r>
      <w:r w:rsidR="0036709D" w:rsidRPr="00764FEB">
        <w:rPr>
          <w:rFonts w:ascii="Times New Roman" w:hAnsi="Times New Roman" w:cs="Times New Roman"/>
        </w:rPr>
        <w:t>pathogens can exploit the reduced competitiveness of a community disturbed by antibiotics, thereby establishing themselves in the host</w:t>
      </w:r>
      <w:r w:rsidR="00A0550C">
        <w:rPr>
          <w:rFonts w:ascii="Times New Roman" w:hAnsi="Times New Roman" w:cs="Times New Roman"/>
        </w:rPr>
        <w:t>.</w:t>
      </w:r>
      <w:r w:rsidR="0036709D" w:rsidRPr="00764FEB">
        <w:rPr>
          <w:rFonts w:ascii="Times New Roman" w:hAnsi="Times New Roman" w:cs="Times New Roman"/>
        </w:rPr>
        <w:t>”</w:t>
      </w:r>
      <w:r w:rsidR="0036709D">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1p2isbeb","properties":{"formattedCitation":"(6)","plainCitation":"(6)"},"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6)</w:t>
      </w:r>
      <w:r w:rsidR="001B487A">
        <w:rPr>
          <w:rFonts w:ascii="Times New Roman" w:hAnsi="Times New Roman" w:cs="Times New Roman"/>
        </w:rPr>
        <w:fldChar w:fldCharType="end"/>
      </w:r>
      <w:r w:rsidR="001B487A">
        <w:rPr>
          <w:rFonts w:ascii="Times New Roman" w:hAnsi="Times New Roman" w:cs="Times New Roman"/>
        </w:rPr>
        <w:t xml:space="preserve"> </w:t>
      </w:r>
      <w:r w:rsidR="00E6316C">
        <w:rPr>
          <w:rFonts w:ascii="Times New Roman" w:hAnsi="Times New Roman" w:cs="Times New Roman"/>
        </w:rPr>
        <w:t xml:space="preserve">Like invasive species, pathogens could take advantage of the environment and make a niche for themselves. </w:t>
      </w:r>
      <w:r w:rsidR="00A0550C">
        <w:rPr>
          <w:rFonts w:ascii="Times New Roman" w:hAnsi="Times New Roman" w:cs="Times New Roman"/>
        </w:rPr>
        <w:t>Antibiotics could disturb the natural distribution and dynamic</w:t>
      </w:r>
      <w:r w:rsidR="00E6316C">
        <w:rPr>
          <w:rFonts w:ascii="Times New Roman" w:hAnsi="Times New Roman" w:cs="Times New Roman"/>
        </w:rPr>
        <w:t>s</w:t>
      </w:r>
      <w:r w:rsidR="00A0550C">
        <w:rPr>
          <w:rFonts w:ascii="Times New Roman" w:hAnsi="Times New Roman" w:cs="Times New Roman"/>
        </w:rPr>
        <w:t xml:space="preserve"> of the microbiome past its point of resilience. </w:t>
      </w:r>
    </w:p>
    <w:p w14:paraId="557B1B70" w14:textId="0CBC4F38" w:rsidR="00403A1B" w:rsidRPr="00403A1B" w:rsidRDefault="00A0550C" w:rsidP="00403A1B">
      <w:pPr>
        <w:spacing w:line="480" w:lineRule="auto"/>
        <w:ind w:firstLine="360"/>
        <w:rPr>
          <w:rFonts w:ascii="Times New Roman" w:hAnsi="Times New Roman" w:cs="Times New Roman"/>
        </w:rPr>
      </w:pPr>
      <w:r>
        <w:rPr>
          <w:rFonts w:ascii="Times New Roman" w:hAnsi="Times New Roman" w:cs="Times New Roman"/>
        </w:rPr>
        <w:t>T</w:t>
      </w:r>
      <w:r w:rsidR="00EB2132">
        <w:rPr>
          <w:rFonts w:ascii="Times New Roman" w:hAnsi="Times New Roman" w:cs="Times New Roman"/>
        </w:rPr>
        <w:t xml:space="preserve">reatments are especially likely to cause long term changes if they are administered </w:t>
      </w:r>
      <w:r w:rsidR="00672681">
        <w:rPr>
          <w:rFonts w:ascii="Times New Roman" w:hAnsi="Times New Roman" w:cs="Times New Roman"/>
        </w:rPr>
        <w:t>in the early stages of life</w:t>
      </w:r>
      <w:r>
        <w:rPr>
          <w:rFonts w:ascii="Times New Roman" w:hAnsi="Times New Roman" w:cs="Times New Roman"/>
        </w:rPr>
        <w:t>,</w:t>
      </w:r>
      <w:r w:rsidR="00672681">
        <w:rPr>
          <w:rFonts w:ascii="Times New Roman" w:hAnsi="Times New Roman" w:cs="Times New Roman"/>
        </w:rPr>
        <w:t xml:space="preserve"> while</w:t>
      </w:r>
      <w:r w:rsidR="00EB2132">
        <w:rPr>
          <w:rFonts w:ascii="Times New Roman" w:hAnsi="Times New Roman" w:cs="Times New Roman"/>
        </w:rPr>
        <w:t xml:space="preserve"> the microbial signature is still </w:t>
      </w:r>
      <w:r w:rsidR="00672681">
        <w:rPr>
          <w:rFonts w:ascii="Times New Roman" w:hAnsi="Times New Roman" w:cs="Times New Roman"/>
        </w:rPr>
        <w:t>developing</w:t>
      </w:r>
      <w:r w:rsidR="0036709D">
        <w:rPr>
          <w:rFonts w:ascii="Times New Roman" w:hAnsi="Times New Roman" w:cs="Times New Roman"/>
        </w:rPr>
        <w:t xml:space="preserve">. </w:t>
      </w:r>
      <w:r w:rsidR="007A4298" w:rsidRPr="007A4298">
        <w:rPr>
          <w:rFonts w:ascii="Times New Roman" w:hAnsi="Times New Roman" w:cs="Times New Roman"/>
          <w:color w:val="FF0000"/>
        </w:rPr>
        <w:t xml:space="preserve">(cite) </w:t>
      </w:r>
      <w:r w:rsidR="00403A1B">
        <w:rPr>
          <w:rFonts w:ascii="Times New Roman" w:hAnsi="Times New Roman" w:cs="Times New Roman"/>
        </w:rPr>
        <w:t xml:space="preserve">Without a stable equilibrium to return to, an infant microbiome is especially vulnerable to long term changes due to antimicrobial treatment. </w:t>
      </w:r>
      <w:r w:rsidR="00EA38F3">
        <w:rPr>
          <w:rFonts w:ascii="Times New Roman" w:hAnsi="Times New Roman" w:cs="Times New Roman"/>
        </w:rPr>
        <w:t xml:space="preserve">Therefore, </w:t>
      </w:r>
      <w:r w:rsidR="00EA38F3" w:rsidRPr="00EA38F3">
        <w:rPr>
          <w:rFonts w:ascii="Times New Roman" w:hAnsi="Times New Roman" w:cs="Times New Roman"/>
          <w:color w:val="000000" w:themeColor="text1"/>
        </w:rPr>
        <w:t>a</w:t>
      </w:r>
      <w:r w:rsidR="00700484" w:rsidRPr="00EA38F3">
        <w:rPr>
          <w:rFonts w:ascii="Times New Roman" w:hAnsi="Times New Roman" w:cs="Times New Roman"/>
          <w:color w:val="000000" w:themeColor="text1"/>
        </w:rPr>
        <w:t>ntibiotic usage for</w:t>
      </w:r>
      <w:r w:rsidRPr="00EA38F3">
        <w:rPr>
          <w:rFonts w:ascii="Times New Roman" w:hAnsi="Times New Roman" w:cs="Times New Roman"/>
          <w:color w:val="000000" w:themeColor="text1"/>
        </w:rPr>
        <w:t xml:space="preserve"> babies </w:t>
      </w:r>
      <w:r w:rsidR="00EA38F3" w:rsidRPr="00EA38F3">
        <w:rPr>
          <w:rFonts w:ascii="Times New Roman" w:hAnsi="Times New Roman" w:cs="Times New Roman"/>
          <w:color w:val="000000" w:themeColor="text1"/>
        </w:rPr>
        <w:t>should be even more carefully regulated case assessed for risks and benefits</w:t>
      </w:r>
      <w:r w:rsidRPr="00EA38F3">
        <w:rPr>
          <w:rFonts w:ascii="Times New Roman" w:hAnsi="Times New Roman" w:cs="Times New Roman"/>
          <w:color w:val="000000" w:themeColor="text1"/>
        </w:rPr>
        <w:t xml:space="preserve">. </w:t>
      </w:r>
    </w:p>
    <w:p w14:paraId="1CBC7EA8" w14:textId="7C580CCB" w:rsidR="00FB6AAA" w:rsidRPr="00403A1B" w:rsidRDefault="00672681" w:rsidP="00C30A02">
      <w:pPr>
        <w:spacing w:line="480" w:lineRule="auto"/>
        <w:ind w:firstLine="360"/>
        <w:rPr>
          <w:rFonts w:ascii="Times New Roman" w:hAnsi="Times New Roman" w:cs="Times New Roman"/>
          <w:color w:val="000000" w:themeColor="text1"/>
        </w:rPr>
      </w:pPr>
      <w:r>
        <w:rPr>
          <w:rFonts w:ascii="Times New Roman" w:hAnsi="Times New Roman" w:cs="Times New Roman"/>
        </w:rPr>
        <w:t xml:space="preserve">The risk of </w:t>
      </w:r>
      <w:r w:rsidR="00403A1B">
        <w:rPr>
          <w:rFonts w:ascii="Times New Roman" w:hAnsi="Times New Roman" w:cs="Times New Roman"/>
        </w:rPr>
        <w:t>permanent altering of the microbiome</w:t>
      </w:r>
      <w:r>
        <w:rPr>
          <w:rFonts w:ascii="Times New Roman" w:hAnsi="Times New Roman" w:cs="Times New Roman"/>
        </w:rPr>
        <w:t xml:space="preserve"> is</w:t>
      </w:r>
      <w:r w:rsidR="000D3204">
        <w:rPr>
          <w:rFonts w:ascii="Times New Roman" w:hAnsi="Times New Roman" w:cs="Times New Roman"/>
        </w:rPr>
        <w:t xml:space="preserve"> compounded with modern approaches to medicine, which view microbes as pathogens</w:t>
      </w:r>
      <w:r>
        <w:rPr>
          <w:rFonts w:ascii="Times New Roman" w:hAnsi="Times New Roman" w:cs="Times New Roman"/>
        </w:rPr>
        <w:t xml:space="preserve"> and sterilization as the ideal</w:t>
      </w:r>
      <w:r w:rsidR="000D3204">
        <w:rPr>
          <w:rFonts w:ascii="Times New Roman" w:hAnsi="Times New Roman" w:cs="Times New Roman"/>
        </w:rPr>
        <w:t>.</w:t>
      </w:r>
      <w:r w:rsidR="00EF0FE0">
        <w:rPr>
          <w:rFonts w:ascii="Times New Roman" w:hAnsi="Times New Roman" w:cs="Times New Roman"/>
        </w:rPr>
        <w:t xml:space="preserve"> </w:t>
      </w:r>
      <w:r w:rsidR="00CD03FF">
        <w:rPr>
          <w:rFonts w:ascii="Times New Roman" w:hAnsi="Times New Roman" w:cs="Times New Roman"/>
        </w:rPr>
        <w:t>Hospitals use a variety of disinfectants and sterilization techniques to prevent cross contamination between patients</w:t>
      </w:r>
      <w:r w:rsidR="00403A1B">
        <w:rPr>
          <w:rFonts w:ascii="Times New Roman" w:hAnsi="Times New Roman" w:cs="Times New Roman"/>
        </w:rPr>
        <w:t>, reduce the absolute number of microbes, and eliminate the spread of nosocomial diseases.</w:t>
      </w:r>
      <w:r w:rsidR="00CD03FF">
        <w:rPr>
          <w:rFonts w:ascii="Times New Roman" w:hAnsi="Times New Roman" w:cs="Times New Roman"/>
        </w:rPr>
        <w:t xml:space="preserve"> </w:t>
      </w:r>
      <w:r w:rsidR="00403A1B">
        <w:rPr>
          <w:rFonts w:ascii="Times New Roman" w:hAnsi="Times New Roman" w:cs="Times New Roman"/>
        </w:rPr>
        <w:t>However,</w:t>
      </w:r>
      <w:r w:rsidR="00CD03FF">
        <w:rPr>
          <w:rFonts w:ascii="Times New Roman" w:hAnsi="Times New Roman" w:cs="Times New Roman"/>
        </w:rPr>
        <w:t xml:space="preserve"> these techniques provide opportunistic pathogens an environment</w:t>
      </w:r>
      <w:r w:rsidR="00403A1B">
        <w:rPr>
          <w:rFonts w:ascii="Times New Roman" w:hAnsi="Times New Roman" w:cs="Times New Roman"/>
        </w:rPr>
        <w:t>, whether that is a hospital surface or human organ,</w:t>
      </w:r>
      <w:r w:rsidR="00CD03FF">
        <w:rPr>
          <w:rFonts w:ascii="Times New Roman" w:hAnsi="Times New Roman" w:cs="Times New Roman"/>
        </w:rPr>
        <w:t xml:space="preserve"> </w:t>
      </w:r>
      <w:r w:rsidR="00B65D8C">
        <w:rPr>
          <w:rFonts w:ascii="Times New Roman" w:hAnsi="Times New Roman" w:cs="Times New Roman"/>
        </w:rPr>
        <w:t>lacking</w:t>
      </w:r>
      <w:r w:rsidR="00CD03FF">
        <w:rPr>
          <w:rFonts w:ascii="Times New Roman" w:hAnsi="Times New Roman" w:cs="Times New Roman"/>
        </w:rPr>
        <w:t xml:space="preserve"> competition</w:t>
      </w:r>
      <w:r w:rsidR="00B65D8C">
        <w:rPr>
          <w:rFonts w:ascii="Times New Roman" w:hAnsi="Times New Roman" w:cs="Times New Roman"/>
        </w:rPr>
        <w:t xml:space="preserve"> from existing and transient microflora</w:t>
      </w:r>
      <w:r w:rsidR="00CD03FF">
        <w:rPr>
          <w:rFonts w:ascii="Times New Roman" w:hAnsi="Times New Roman" w:cs="Times New Roman"/>
        </w:rPr>
        <w:t xml:space="preserve">. </w:t>
      </w:r>
      <w:r w:rsidR="00403A1B">
        <w:rPr>
          <w:rFonts w:ascii="Times New Roman" w:hAnsi="Times New Roman" w:cs="Times New Roman"/>
        </w:rPr>
        <w:t>While sterilization is efficient at reducing the probability of infection, there is still a chance that microbes can contaminate the space. If and when that happens, the invaders</w:t>
      </w:r>
      <w:r w:rsidR="00C30A02">
        <w:rPr>
          <w:rFonts w:ascii="Times New Roman" w:hAnsi="Times New Roman" w:cs="Times New Roman"/>
        </w:rPr>
        <w:t>,</w:t>
      </w:r>
      <w:r w:rsidR="00403A1B">
        <w:rPr>
          <w:rFonts w:ascii="Times New Roman" w:hAnsi="Times New Roman" w:cs="Times New Roman"/>
        </w:rPr>
        <w:t xml:space="preserve"> </w:t>
      </w:r>
      <w:r w:rsidR="00C30A02">
        <w:rPr>
          <w:rFonts w:ascii="Times New Roman" w:hAnsi="Times New Roman" w:cs="Times New Roman"/>
        </w:rPr>
        <w:t xml:space="preserve">benign or pathogenic, </w:t>
      </w:r>
      <w:r w:rsidR="00403A1B">
        <w:rPr>
          <w:rFonts w:ascii="Times New Roman" w:hAnsi="Times New Roman" w:cs="Times New Roman"/>
        </w:rPr>
        <w:t>are primed to take full advantage of the resources and lack of competition</w:t>
      </w:r>
      <w:r w:rsidR="00C30A02">
        <w:rPr>
          <w:rFonts w:ascii="Times New Roman" w:hAnsi="Times New Roman" w:cs="Times New Roman"/>
        </w:rPr>
        <w:t xml:space="preserve">. </w:t>
      </w:r>
      <w:r w:rsidR="00CD03FF">
        <w:rPr>
          <w:rFonts w:ascii="Times New Roman" w:hAnsi="Times New Roman" w:cs="Times New Roman"/>
        </w:rPr>
        <w:t xml:space="preserve">Still, intense sterilization is seen as the gold standard. </w:t>
      </w:r>
      <w:r w:rsidR="00403A1B">
        <w:rPr>
          <w:rFonts w:ascii="Times New Roman" w:hAnsi="Times New Roman" w:cs="Times New Roman"/>
        </w:rPr>
        <w:t xml:space="preserve">Furthermore, </w:t>
      </w:r>
      <w:r w:rsidR="00FB6AAA" w:rsidRPr="00CD03FF">
        <w:rPr>
          <w:rFonts w:ascii="Times New Roman" w:hAnsi="Times New Roman" w:cs="Times New Roman"/>
          <w:i/>
          <w:color w:val="000000" w:themeColor="text1"/>
        </w:rPr>
        <w:t>H. pylori</w:t>
      </w:r>
      <w:r w:rsidR="00CD03FF" w:rsidRPr="00CD03FF">
        <w:rPr>
          <w:rFonts w:ascii="Times New Roman" w:hAnsi="Times New Roman" w:cs="Times New Roman"/>
          <w:color w:val="000000" w:themeColor="text1"/>
        </w:rPr>
        <w:t xml:space="preserve"> has been seen in many patients without negative effects, as mentioned above</w:t>
      </w:r>
      <w:r w:rsidR="00FB6AAA" w:rsidRPr="00CD03FF">
        <w:rPr>
          <w:rFonts w:ascii="Times New Roman" w:hAnsi="Times New Roman" w:cs="Times New Roman"/>
          <w:color w:val="000000" w:themeColor="text1"/>
        </w:rPr>
        <w:t xml:space="preserve">, </w:t>
      </w:r>
      <w:r w:rsidR="00CD03FF" w:rsidRPr="00CD03FF">
        <w:rPr>
          <w:rFonts w:ascii="Times New Roman" w:hAnsi="Times New Roman" w:cs="Times New Roman"/>
          <w:color w:val="000000" w:themeColor="text1"/>
        </w:rPr>
        <w:t>but</w:t>
      </w:r>
      <w:r w:rsidR="00FB6AAA" w:rsidRPr="00CD03FF">
        <w:rPr>
          <w:rFonts w:ascii="Times New Roman" w:hAnsi="Times New Roman" w:cs="Times New Roman"/>
          <w:color w:val="000000" w:themeColor="text1"/>
        </w:rPr>
        <w:t xml:space="preserve"> is classified as </w:t>
      </w:r>
      <w:r w:rsidR="00CD03FF" w:rsidRPr="00CD03FF">
        <w:rPr>
          <w:rFonts w:ascii="Times New Roman" w:hAnsi="Times New Roman" w:cs="Times New Roman"/>
          <w:color w:val="000000" w:themeColor="text1"/>
        </w:rPr>
        <w:t>a definite carcinogen by the World Health Organization.</w:t>
      </w:r>
      <w:r w:rsidR="007A4298">
        <w:rPr>
          <w:rFonts w:ascii="Times New Roman" w:hAnsi="Times New Roman" w:cs="Times New Roman"/>
          <w:color w:val="000000" w:themeColor="text1"/>
        </w:rPr>
        <w:t xml:space="preserve"> </w:t>
      </w:r>
      <w:r w:rsidR="007A4298">
        <w:rPr>
          <w:rFonts w:ascii="Times New Roman" w:hAnsi="Times New Roman" w:cs="Times New Roman"/>
          <w:color w:val="FF0000"/>
        </w:rPr>
        <w:t>Cite book?</w:t>
      </w:r>
      <w:r w:rsidR="00CD03FF">
        <w:rPr>
          <w:rFonts w:ascii="Times New Roman" w:hAnsi="Times New Roman" w:cs="Times New Roman"/>
          <w:color w:val="000000" w:themeColor="text1"/>
        </w:rPr>
        <w:t xml:space="preserve"> The standards for sterilization</w:t>
      </w:r>
      <w:r w:rsidR="00403A1B">
        <w:rPr>
          <w:rFonts w:ascii="Times New Roman" w:hAnsi="Times New Roman" w:cs="Times New Roman"/>
          <w:color w:val="000000" w:themeColor="text1"/>
        </w:rPr>
        <w:t xml:space="preserve"> and the view of microbes</w:t>
      </w:r>
      <w:r w:rsidR="00CD03FF">
        <w:rPr>
          <w:rFonts w:ascii="Times New Roman" w:hAnsi="Times New Roman" w:cs="Times New Roman"/>
          <w:color w:val="000000" w:themeColor="text1"/>
        </w:rPr>
        <w:t xml:space="preserve"> are binary, but </w:t>
      </w:r>
      <w:r w:rsidR="00403A1B">
        <w:rPr>
          <w:rFonts w:ascii="Times New Roman" w:hAnsi="Times New Roman" w:cs="Times New Roman"/>
          <w:color w:val="000000" w:themeColor="text1"/>
        </w:rPr>
        <w:t xml:space="preserve">these </w:t>
      </w:r>
      <w:r w:rsidR="00C30A02">
        <w:rPr>
          <w:rFonts w:ascii="Times New Roman" w:hAnsi="Times New Roman" w:cs="Times New Roman"/>
          <w:color w:val="000000" w:themeColor="text1"/>
        </w:rPr>
        <w:t>effects of these ideals are far from absolute</w:t>
      </w:r>
      <w:r w:rsidR="00997DFE">
        <w:rPr>
          <w:rFonts w:ascii="Times New Roman" w:hAnsi="Times New Roman" w:cs="Times New Roman"/>
          <w:color w:val="000000" w:themeColor="text1"/>
        </w:rPr>
        <w:t xml:space="preserve">. </w:t>
      </w:r>
      <w:r w:rsidR="00403A1B">
        <w:rPr>
          <w:rFonts w:ascii="Times New Roman" w:hAnsi="Times New Roman" w:cs="Times New Roman"/>
          <w:color w:val="000000" w:themeColor="text1"/>
        </w:rPr>
        <w:t xml:space="preserve">Instead, these techniques </w:t>
      </w:r>
      <w:r w:rsidR="00C30A02">
        <w:rPr>
          <w:rFonts w:ascii="Times New Roman" w:hAnsi="Times New Roman" w:cs="Times New Roman"/>
          <w:color w:val="000000" w:themeColor="text1"/>
        </w:rPr>
        <w:t xml:space="preserve">have the potential to </w:t>
      </w:r>
      <w:r w:rsidR="00403A1B">
        <w:rPr>
          <w:rFonts w:ascii="Times New Roman" w:hAnsi="Times New Roman" w:cs="Times New Roman"/>
          <w:color w:val="000000" w:themeColor="text1"/>
        </w:rPr>
        <w:t>interrupt the</w:t>
      </w:r>
      <w:r w:rsidR="00C30A02">
        <w:rPr>
          <w:rFonts w:ascii="Times New Roman" w:hAnsi="Times New Roman" w:cs="Times New Roman"/>
          <w:color w:val="000000" w:themeColor="text1"/>
        </w:rPr>
        <w:t xml:space="preserve"> dynamics of a</w:t>
      </w:r>
      <w:r w:rsidR="00403A1B">
        <w:rPr>
          <w:rFonts w:ascii="Times New Roman" w:hAnsi="Times New Roman" w:cs="Times New Roman"/>
          <w:color w:val="000000" w:themeColor="text1"/>
        </w:rPr>
        <w:t xml:space="preserve"> natural and beneficial microbiome.</w:t>
      </w:r>
    </w:p>
    <w:p w14:paraId="4E961A0A" w14:textId="01BAF333" w:rsidR="009257FA" w:rsidRDefault="00B65D8C" w:rsidP="009257FA">
      <w:pPr>
        <w:spacing w:line="480" w:lineRule="auto"/>
        <w:ind w:firstLine="360"/>
        <w:rPr>
          <w:rFonts w:ascii="Times New Roman" w:hAnsi="Times New Roman" w:cs="Times New Roman"/>
          <w:color w:val="000000" w:themeColor="text1"/>
        </w:rPr>
      </w:pPr>
      <w:r>
        <w:rPr>
          <w:rFonts w:ascii="Times New Roman" w:hAnsi="Times New Roman" w:cs="Times New Roman"/>
        </w:rPr>
        <w:t>One example of a modern approach that impacts the microbiome is the Caesarian section.</w:t>
      </w:r>
      <w:r w:rsidR="00672681">
        <w:rPr>
          <w:rFonts w:ascii="Times New Roman" w:hAnsi="Times New Roman" w:cs="Times New Roman"/>
        </w:rPr>
        <w:t xml:space="preserve"> C-section births have decreased the diversity of the microbiome and changed its composition. Infants are receiving </w:t>
      </w:r>
      <w:r w:rsidR="00B943D3">
        <w:rPr>
          <w:rFonts w:ascii="Times New Roman" w:hAnsi="Times New Roman" w:cs="Times New Roman"/>
        </w:rPr>
        <w:t xml:space="preserve">random </w:t>
      </w:r>
      <w:r w:rsidR="00672681">
        <w:rPr>
          <w:rFonts w:ascii="Times New Roman" w:hAnsi="Times New Roman" w:cs="Times New Roman"/>
        </w:rPr>
        <w:t xml:space="preserve">microbes from the air and from the hospital, instead of receiving </w:t>
      </w:r>
      <w:r w:rsidR="00B943D3">
        <w:rPr>
          <w:rFonts w:ascii="Times New Roman" w:hAnsi="Times New Roman" w:cs="Times New Roman"/>
        </w:rPr>
        <w:t xml:space="preserve">beneficial </w:t>
      </w:r>
      <w:r w:rsidR="00672681">
        <w:rPr>
          <w:rFonts w:ascii="Times New Roman" w:hAnsi="Times New Roman" w:cs="Times New Roman"/>
        </w:rPr>
        <w:t xml:space="preserve">microbes that have been selected by their mother and </w:t>
      </w:r>
      <w:r w:rsidR="00B943D3">
        <w:rPr>
          <w:rFonts w:ascii="Times New Roman" w:hAnsi="Times New Roman" w:cs="Times New Roman"/>
        </w:rPr>
        <w:t>their</w:t>
      </w:r>
      <w:r w:rsidR="00672681">
        <w:rPr>
          <w:rFonts w:ascii="Times New Roman" w:hAnsi="Times New Roman" w:cs="Times New Roman"/>
        </w:rPr>
        <w:t xml:space="preserve"> ancestors </w:t>
      </w:r>
      <w:r w:rsidR="00B943D3">
        <w:rPr>
          <w:rFonts w:ascii="Times New Roman" w:hAnsi="Times New Roman" w:cs="Times New Roman"/>
        </w:rPr>
        <w:t>for many generations.</w:t>
      </w:r>
      <w:r w:rsidR="00952857">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jl7klugne","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w:t>
      </w:r>
      <w:r w:rsidR="001B487A">
        <w:rPr>
          <w:rFonts w:ascii="Times New Roman" w:hAnsi="Times New Roman" w:cs="Times New Roman"/>
        </w:rPr>
        <w:fldChar w:fldCharType="end"/>
      </w:r>
      <w:r w:rsidR="001B487A">
        <w:rPr>
          <w:rFonts w:ascii="Times New Roman" w:hAnsi="Times New Roman" w:cs="Times New Roman"/>
        </w:rPr>
        <w:t xml:space="preserve"> </w:t>
      </w:r>
      <w:r w:rsidR="009257FA">
        <w:rPr>
          <w:rFonts w:ascii="Times New Roman" w:hAnsi="Times New Roman" w:cs="Times New Roman"/>
          <w:color w:val="000000" w:themeColor="text1"/>
        </w:rPr>
        <w:t>The resulting microbiome is not as beneficial for the infant and does not do its job at protecting</w:t>
      </w:r>
      <w:r w:rsidR="00CD1138">
        <w:rPr>
          <w:rFonts w:ascii="Times New Roman" w:hAnsi="Times New Roman" w:cs="Times New Roman"/>
          <w:color w:val="000000" w:themeColor="text1"/>
        </w:rPr>
        <w:t xml:space="preserve"> the immune system</w:t>
      </w:r>
      <w:r w:rsidR="009257FA">
        <w:rPr>
          <w:rFonts w:ascii="Times New Roman" w:hAnsi="Times New Roman" w:cs="Times New Roman"/>
          <w:color w:val="000000" w:themeColor="text1"/>
        </w:rPr>
        <w:t xml:space="preserve"> as well as an inherited community. Furthermore, its composition and level of diversity may differ significantly. </w:t>
      </w:r>
      <w:r w:rsidR="005C33F2">
        <w:rPr>
          <w:rFonts w:ascii="Times New Roman" w:hAnsi="Times New Roman" w:cs="Times New Roman"/>
          <w:color w:val="000000" w:themeColor="text1"/>
        </w:rPr>
        <w:t>This acquisition of random s</w:t>
      </w:r>
      <w:r w:rsidR="00FE11B2">
        <w:rPr>
          <w:rFonts w:ascii="Times New Roman" w:hAnsi="Times New Roman" w:cs="Times New Roman"/>
          <w:color w:val="000000" w:themeColor="text1"/>
        </w:rPr>
        <w:t>trains</w:t>
      </w:r>
      <w:r w:rsidR="005C33F2">
        <w:rPr>
          <w:rFonts w:ascii="Times New Roman" w:hAnsi="Times New Roman" w:cs="Times New Roman"/>
          <w:color w:val="000000" w:themeColor="text1"/>
        </w:rPr>
        <w:t xml:space="preserve"> from the environment can also disrupt the equilibrium of the </w:t>
      </w:r>
      <w:r w:rsidR="00FE11B2">
        <w:rPr>
          <w:rFonts w:ascii="Times New Roman" w:hAnsi="Times New Roman" w:cs="Times New Roman"/>
          <w:color w:val="000000" w:themeColor="text1"/>
        </w:rPr>
        <w:t xml:space="preserve">developing </w:t>
      </w:r>
      <w:r w:rsidR="005C33F2">
        <w:rPr>
          <w:rFonts w:ascii="Times New Roman" w:hAnsi="Times New Roman" w:cs="Times New Roman"/>
          <w:color w:val="000000" w:themeColor="text1"/>
        </w:rPr>
        <w:t xml:space="preserve">microbiome, leaving it vulnerable to invasive microbes. </w:t>
      </w:r>
    </w:p>
    <w:p w14:paraId="255A2294" w14:textId="3074582A" w:rsidR="004959FE" w:rsidRDefault="00740DB5" w:rsidP="0016634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Furthermore, with the increasing frequency of C-section births, the </w:t>
      </w:r>
      <w:r w:rsidR="004734CA">
        <w:rPr>
          <w:rFonts w:ascii="Times New Roman" w:hAnsi="Times New Roman" w:cs="Times New Roman"/>
          <w:color w:val="000000" w:themeColor="text1"/>
        </w:rPr>
        <w:t xml:space="preserve">mean </w:t>
      </w:r>
      <w:r w:rsidR="00143D22">
        <w:rPr>
          <w:rFonts w:ascii="Times New Roman" w:hAnsi="Times New Roman" w:cs="Times New Roman"/>
          <w:color w:val="000000" w:themeColor="text1"/>
        </w:rPr>
        <w:t xml:space="preserve">microbiome of the entire population is shifting from its original state. </w:t>
      </w:r>
      <w:r w:rsidR="004734CA">
        <w:rPr>
          <w:rFonts w:ascii="Times New Roman" w:hAnsi="Times New Roman" w:cs="Times New Roman"/>
          <w:color w:val="000000" w:themeColor="text1"/>
        </w:rPr>
        <w:t xml:space="preserve">The human genome itself has been collected from enough individuals to form a reference genome. Now that the microbiome is seen as a complement to the human genome, it makes sense that a similar template microbiome is established. </w:t>
      </w:r>
      <w:r w:rsidR="00166341">
        <w:rPr>
          <w:rFonts w:ascii="Times New Roman" w:hAnsi="Times New Roman" w:cs="Times New Roman"/>
          <w:color w:val="000000" w:themeColor="text1"/>
        </w:rPr>
        <w:t>T</w:t>
      </w:r>
      <w:r w:rsidR="00143D22">
        <w:rPr>
          <w:rFonts w:ascii="Times New Roman" w:hAnsi="Times New Roman" w:cs="Times New Roman"/>
          <w:color w:val="000000" w:themeColor="text1"/>
        </w:rPr>
        <w:t xml:space="preserve">he reference microbiome of the </w:t>
      </w:r>
      <w:r w:rsidR="00166341">
        <w:rPr>
          <w:rFonts w:ascii="Times New Roman" w:hAnsi="Times New Roman" w:cs="Times New Roman"/>
          <w:color w:val="000000" w:themeColor="text1"/>
        </w:rPr>
        <w:t>U.S. population</w:t>
      </w:r>
      <w:r w:rsidR="00143D22">
        <w:rPr>
          <w:rFonts w:ascii="Times New Roman" w:hAnsi="Times New Roman" w:cs="Times New Roman"/>
          <w:color w:val="000000" w:themeColor="text1"/>
        </w:rPr>
        <w:t xml:space="preserve"> was compared with the reference microbiome for an isolated population of Venezuelan natives. </w:t>
      </w:r>
      <w:r w:rsidR="000A3786">
        <w:rPr>
          <w:rFonts w:ascii="Times New Roman" w:hAnsi="Times New Roman" w:cs="Times New Roman"/>
          <w:color w:val="000000" w:themeColor="text1"/>
        </w:rPr>
        <w:t xml:space="preserve">The diversity of the </w:t>
      </w:r>
      <w:r w:rsidR="00B014D2">
        <w:rPr>
          <w:rFonts w:ascii="Times New Roman" w:hAnsi="Times New Roman" w:cs="Times New Roman"/>
          <w:color w:val="000000" w:themeColor="text1"/>
        </w:rPr>
        <w:t>A</w:t>
      </w:r>
      <w:r w:rsidR="000A3786">
        <w:rPr>
          <w:rFonts w:ascii="Times New Roman" w:hAnsi="Times New Roman" w:cs="Times New Roman"/>
          <w:color w:val="000000" w:themeColor="text1"/>
        </w:rPr>
        <w:t xml:space="preserve">merican microbiome was much lower than that in the Venezuelan population. </w:t>
      </w:r>
      <w:r w:rsidR="001B487A">
        <w:rPr>
          <w:rFonts w:ascii="Times New Roman" w:hAnsi="Times New Roman" w:cs="Times New Roman"/>
          <w:color w:val="000000" w:themeColor="text1"/>
        </w:rPr>
        <w:fldChar w:fldCharType="begin"/>
      </w:r>
      <w:r w:rsidR="001B487A">
        <w:rPr>
          <w:rFonts w:ascii="Times New Roman" w:hAnsi="Times New Roman" w:cs="Times New Roman"/>
          <w:color w:val="000000" w:themeColor="text1"/>
        </w:rPr>
        <w:instrText xml:space="preserve"> ADDIN ZOTERO_ITEM CSL_CITATION {"citationID":"a3de4qi9rg","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color w:val="000000" w:themeColor="text1"/>
        </w:rPr>
        <w:fldChar w:fldCharType="separate"/>
      </w:r>
      <w:r w:rsidR="001B487A">
        <w:rPr>
          <w:rFonts w:ascii="Times New Roman" w:hAnsi="Times New Roman" w:cs="Times New Roman"/>
          <w:noProof/>
          <w:color w:val="000000" w:themeColor="text1"/>
        </w:rPr>
        <w:t>(1)</w:t>
      </w:r>
      <w:r w:rsidR="001B487A">
        <w:rPr>
          <w:rFonts w:ascii="Times New Roman" w:hAnsi="Times New Roman" w:cs="Times New Roman"/>
          <w:color w:val="000000" w:themeColor="text1"/>
        </w:rPr>
        <w:fldChar w:fldCharType="end"/>
      </w:r>
      <w:r w:rsidR="001B487A">
        <w:rPr>
          <w:rFonts w:ascii="Times New Roman" w:hAnsi="Times New Roman" w:cs="Times New Roman"/>
          <w:color w:val="000000" w:themeColor="text1"/>
        </w:rPr>
        <w:t xml:space="preserve"> </w:t>
      </w:r>
      <w:r w:rsidR="00260ED5">
        <w:rPr>
          <w:rFonts w:ascii="Times New Roman" w:hAnsi="Times New Roman" w:cs="Times New Roman"/>
          <w:color w:val="FF0000"/>
        </w:rPr>
        <w:t xml:space="preserve">how did they measure diversity? </w:t>
      </w:r>
      <w:r w:rsidR="00C43D28">
        <w:rPr>
          <w:rFonts w:ascii="Times New Roman" w:hAnsi="Times New Roman" w:cs="Times New Roman"/>
          <w:color w:val="000000" w:themeColor="text1"/>
        </w:rPr>
        <w:t xml:space="preserve">The </w:t>
      </w:r>
      <w:r w:rsidR="00166341">
        <w:rPr>
          <w:rFonts w:ascii="Times New Roman" w:hAnsi="Times New Roman" w:cs="Times New Roman"/>
          <w:color w:val="000000" w:themeColor="text1"/>
        </w:rPr>
        <w:t>disadvantages</w:t>
      </w:r>
      <w:r w:rsidR="00AE79AE">
        <w:rPr>
          <w:rFonts w:ascii="Times New Roman" w:hAnsi="Times New Roman" w:cs="Times New Roman"/>
          <w:color w:val="000000" w:themeColor="text1"/>
        </w:rPr>
        <w:t xml:space="preserve"> of a low level of diversity on the health are compounded in a population compared to an individual, which relates to the concept of “modern plagues” of Blaser’s subtitle.</w:t>
      </w:r>
      <w:r w:rsidR="00717C33">
        <w:rPr>
          <w:rFonts w:ascii="Times New Roman" w:hAnsi="Times New Roman" w:cs="Times New Roman"/>
          <w:color w:val="000000" w:themeColor="text1"/>
        </w:rPr>
        <w:t xml:space="preserve"> </w:t>
      </w:r>
    </w:p>
    <w:p w14:paraId="32104CC4" w14:textId="50A67363" w:rsidR="00EF4B0C" w:rsidRPr="003D1AC2" w:rsidRDefault="00717C33" w:rsidP="003D1AC2">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With the altering of the natural microbiome by antibiotics and other modern medical approaches, the selection pressures on the microbiome are weaker than they were in the past. Therefore, even more </w:t>
      </w:r>
      <w:r w:rsidR="003D1AC2">
        <w:rPr>
          <w:rFonts w:ascii="Times New Roman" w:hAnsi="Times New Roman" w:cs="Times New Roman"/>
          <w:color w:val="000000" w:themeColor="text1"/>
        </w:rPr>
        <w:t>treatments</w:t>
      </w:r>
      <w:r>
        <w:rPr>
          <w:rFonts w:ascii="Times New Roman" w:hAnsi="Times New Roman" w:cs="Times New Roman"/>
          <w:color w:val="000000" w:themeColor="text1"/>
        </w:rPr>
        <w:t xml:space="preserve"> are needed to combat diseases in patients who lack </w:t>
      </w:r>
      <w:r w:rsidR="003D1AC2">
        <w:rPr>
          <w:rFonts w:ascii="Times New Roman" w:hAnsi="Times New Roman" w:cs="Times New Roman"/>
          <w:color w:val="000000" w:themeColor="text1"/>
        </w:rPr>
        <w:t>the</w:t>
      </w:r>
      <w:r>
        <w:rPr>
          <w:rFonts w:ascii="Times New Roman" w:hAnsi="Times New Roman" w:cs="Times New Roman"/>
          <w:color w:val="000000" w:themeColor="text1"/>
        </w:rPr>
        <w:t xml:space="preserve"> natural </w:t>
      </w:r>
      <w:r w:rsidR="003D1AC2">
        <w:rPr>
          <w:rFonts w:ascii="Times New Roman" w:hAnsi="Times New Roman" w:cs="Times New Roman"/>
          <w:color w:val="000000" w:themeColor="text1"/>
        </w:rPr>
        <w:t xml:space="preserve">defense of a </w:t>
      </w:r>
      <w:r>
        <w:rPr>
          <w:rFonts w:ascii="Times New Roman" w:hAnsi="Times New Roman" w:cs="Times New Roman"/>
          <w:color w:val="000000" w:themeColor="text1"/>
        </w:rPr>
        <w:t>microbiome. This weakens the selection pressure even more, causing a cycle where the human population becomes increasingly dependent on antibiotics.</w:t>
      </w:r>
      <w:r w:rsidR="003D1AC2" w:rsidRPr="003D1AC2">
        <w:rPr>
          <w:rFonts w:ascii="Times New Roman" w:hAnsi="Times New Roman" w:cs="Times New Roman"/>
        </w:rPr>
        <w:t xml:space="preserve"> </w:t>
      </w:r>
      <w:r w:rsidR="003D1AC2">
        <w:rPr>
          <w:rFonts w:ascii="Times New Roman" w:hAnsi="Times New Roman" w:cs="Times New Roman"/>
        </w:rPr>
        <w:t>It is a well-known challenge that incomplete treatments and the overuse of antibiotics are contributing to the development of resistant strains that are even more difficult to treat. However, now there is a new reason to use caution, and it has to do with the individual</w:t>
      </w:r>
      <w:r w:rsidR="00AC3D58">
        <w:rPr>
          <w:rFonts w:ascii="Times New Roman" w:hAnsi="Times New Roman" w:cs="Times New Roman"/>
        </w:rPr>
        <w:t xml:space="preserve"> patient</w:t>
      </w:r>
      <w:r w:rsidR="003D1AC2">
        <w:rPr>
          <w:rFonts w:ascii="Times New Roman" w:hAnsi="Times New Roman" w:cs="Times New Roman"/>
        </w:rPr>
        <w:t>’s future, rather than the future of the strain.</w:t>
      </w:r>
      <w:r w:rsidR="003D1AC2">
        <w:rPr>
          <w:rFonts w:ascii="Times New Roman" w:hAnsi="Times New Roman" w:cs="Times New Roman"/>
          <w:color w:val="000000" w:themeColor="text1"/>
        </w:rPr>
        <w:t xml:space="preserve"> </w:t>
      </w:r>
    </w:p>
    <w:p w14:paraId="48393D3B" w14:textId="699DB007" w:rsidR="00FF4DC5" w:rsidRPr="001C5267" w:rsidRDefault="00FF4DC5" w:rsidP="004959FE">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With knowledge this new side effect, it is possible that prescriptions and overuse may decrease.</w:t>
      </w:r>
      <w:r w:rsidR="006F4398">
        <w:rPr>
          <w:rFonts w:ascii="Times New Roman" w:hAnsi="Times New Roman" w:cs="Times New Roman"/>
          <w:color w:val="000000" w:themeColor="text1"/>
        </w:rPr>
        <w:t xml:space="preserve"> Instead of seeing antibiotic resistance as a long-term and impersonal warning, parents may pay more attention to the impairment of their child’s microbiome for the rest of their life. In this way, this new motivation, along with education about the side effects of antibiotics in general, is essential in these efforts to decrease overuse.</w:t>
      </w:r>
      <w:r w:rsidR="001C5267">
        <w:rPr>
          <w:rFonts w:ascii="Times New Roman" w:hAnsi="Times New Roman" w:cs="Times New Roman"/>
          <w:color w:val="000000" w:themeColor="text1"/>
        </w:rPr>
        <w:t xml:space="preserve"> </w:t>
      </w:r>
    </w:p>
    <w:p w14:paraId="43F35EEE" w14:textId="1C3BEBB9" w:rsidR="006D5D97" w:rsidRDefault="006D5D97" w:rsidP="004959FE">
      <w:pPr>
        <w:spacing w:line="480" w:lineRule="auto"/>
        <w:ind w:firstLine="360"/>
        <w:rPr>
          <w:rFonts w:ascii="Times New Roman" w:hAnsi="Times New Roman" w:cs="Times New Roman"/>
          <w:color w:val="000000" w:themeColor="text1"/>
        </w:rPr>
      </w:pPr>
      <w:r w:rsidRPr="006D5D97">
        <w:rPr>
          <w:rFonts w:ascii="Times New Roman" w:hAnsi="Times New Roman" w:cs="Times New Roman"/>
          <w:color w:val="000000" w:themeColor="text1"/>
        </w:rPr>
        <w:t xml:space="preserve">One </w:t>
      </w:r>
      <w:r w:rsidR="00B36BCA">
        <w:rPr>
          <w:rFonts w:ascii="Times New Roman" w:hAnsi="Times New Roman" w:cs="Times New Roman"/>
          <w:color w:val="000000" w:themeColor="text1"/>
        </w:rPr>
        <w:t xml:space="preserve">program that has been </w:t>
      </w:r>
      <w:r w:rsidR="00F0353A">
        <w:rPr>
          <w:rFonts w:ascii="Times New Roman" w:hAnsi="Times New Roman" w:cs="Times New Roman"/>
          <w:color w:val="000000" w:themeColor="text1"/>
        </w:rPr>
        <w:t xml:space="preserve">successful was </w:t>
      </w:r>
      <w:r w:rsidR="00B36BCA">
        <w:rPr>
          <w:rFonts w:ascii="Times New Roman" w:hAnsi="Times New Roman" w:cs="Times New Roman"/>
          <w:color w:val="000000" w:themeColor="text1"/>
        </w:rPr>
        <w:t>the “Keep Antibiotics Working” campaign in France.</w:t>
      </w:r>
      <w:r w:rsidR="00B36BCA" w:rsidRPr="00B36BCA">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gmknj4712","properties":{"formattedCitation":"(7)","plainCitation":"(7)"},"citationItems":[{"id":"HgijWIer/NU0YeWtn","uris":["http://www.mendeley.com/documents/?uuid=a157fcb0-bfe5-4e6a-a7c5-093f160359fd"],"uri":["http://www.mendeley.com/documents/?uuid=a157fcb0-bfe5-4e6a-a7c5-093f160359fd"],"itemData":{"DOI":"10.1371/journal.pmed.1000084","ISBN":"1549-1676","ISSN":"15491277","PMID":"19492093","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author":[{"dropping-particle":"","family":"Sabuncu","given":"Elifsu","non-dropping-particle":"","parse-names":false,"suffix":""},{"dropping-particle":"","family":"David","given":"Julie","non-dropping-particle":"","parse-names":false,"suffix":""},{"dropping-particle":"","family":"Bernède-Bauduin","given":"Claire","non-dropping-particle":"","parse-names":false,"suffix":""},{"dropping-particle":"","family":"Pépin","given":"Sophie","non-dropping-particle":"","parse-names":false,"suffix":""},{"dropping-particle":"","family":"Leroy","given":"Michel","non-dropping-particle":"","parse-names":false,"suffix":""},{"dropping-particle":"","family":"Boëlle","given":"Pierre Yves","non-dropping-particle":"","parse-names":false,"suffix":""},{"dropping-particle":"","family":"Watier","given":"Laurence","non-dropping-particle":"","parse-names":false,"suffix":""},{"dropping-particle":"","family":"Guillemot","given":"Didier","non-dropping-particle":"","parse-names":false,"suffix":""}],"container-title":"PLoS Medicine","id":"HgijWIer/NU0YeWtn","issue":"6","issued":{"date-parts":[["2009"]]},"page":"2002-2007","title":"Significant reduction of antibiotic use in the community after a nationwide campaign in France, 2002-2007","type":"article-journal","volume":"6"}}],"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7)</w:t>
      </w:r>
      <w:r w:rsidR="001B487A">
        <w:rPr>
          <w:rFonts w:ascii="Times New Roman" w:hAnsi="Times New Roman" w:cs="Times New Roman"/>
        </w:rPr>
        <w:fldChar w:fldCharType="end"/>
      </w:r>
      <w:r w:rsidR="001B487A">
        <w:rPr>
          <w:rFonts w:ascii="Times New Roman" w:hAnsi="Times New Roman" w:cs="Times New Roman"/>
        </w:rPr>
        <w:t xml:space="preserve"> </w:t>
      </w:r>
      <w:r w:rsidR="00FB0FA9">
        <w:rPr>
          <w:rFonts w:ascii="Times New Roman" w:hAnsi="Times New Roman" w:cs="Times New Roman"/>
        </w:rPr>
        <w:t xml:space="preserve">The government’s goal </w:t>
      </w:r>
      <w:r w:rsidR="00861632">
        <w:rPr>
          <w:rFonts w:ascii="Times New Roman" w:hAnsi="Times New Roman" w:cs="Times New Roman"/>
        </w:rPr>
        <w:t xml:space="preserve">in 2001 </w:t>
      </w:r>
      <w:r w:rsidR="00FB0FA9">
        <w:rPr>
          <w:rFonts w:ascii="Times New Roman" w:hAnsi="Times New Roman" w:cs="Times New Roman"/>
        </w:rPr>
        <w:t>was to reduce overuse</w:t>
      </w:r>
      <w:r w:rsidR="00861632">
        <w:rPr>
          <w:rFonts w:ascii="Times New Roman" w:hAnsi="Times New Roman" w:cs="Times New Roman"/>
        </w:rPr>
        <w:t xml:space="preserve"> of antibiotics by educating </w:t>
      </w:r>
      <w:r w:rsidR="007C5EF1">
        <w:rPr>
          <w:rFonts w:ascii="Times New Roman" w:hAnsi="Times New Roman" w:cs="Times New Roman"/>
        </w:rPr>
        <w:t xml:space="preserve">both </w:t>
      </w:r>
      <w:r w:rsidR="00861632">
        <w:rPr>
          <w:rFonts w:ascii="Times New Roman" w:hAnsi="Times New Roman" w:cs="Times New Roman"/>
        </w:rPr>
        <w:t>the general public and health care professionals. At the time, France had the highest antibiotic consumption in Europe</w:t>
      </w:r>
      <w:r w:rsidR="00372AB7">
        <w:rPr>
          <w:rFonts w:ascii="Times New Roman" w:hAnsi="Times New Roman" w:cs="Times New Roman"/>
        </w:rPr>
        <w:t xml:space="preserve">, and a major </w:t>
      </w:r>
      <w:r w:rsidR="007C5EF1">
        <w:rPr>
          <w:rFonts w:ascii="Times New Roman" w:hAnsi="Times New Roman" w:cs="Times New Roman"/>
        </w:rPr>
        <w:t>goal</w:t>
      </w:r>
      <w:r w:rsidR="00372AB7">
        <w:rPr>
          <w:rFonts w:ascii="Times New Roman" w:hAnsi="Times New Roman" w:cs="Times New Roman"/>
        </w:rPr>
        <w:t xml:space="preserve"> of the program was to decrease usage in children, who had an even higher </w:t>
      </w:r>
      <w:r w:rsidR="007C5EF1">
        <w:rPr>
          <w:rFonts w:ascii="Times New Roman" w:hAnsi="Times New Roman" w:cs="Times New Roman"/>
        </w:rPr>
        <w:t>usage</w:t>
      </w:r>
      <w:r w:rsidR="00372AB7">
        <w:rPr>
          <w:rFonts w:ascii="Times New Roman" w:hAnsi="Times New Roman" w:cs="Times New Roman"/>
        </w:rPr>
        <w:t xml:space="preserve"> compared to other nations. Their efforts were successful, and there was a 30% decrease in antibiotic use in children.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6lgct3ge4","properties":{"formattedCitation":"(7)","plainCitation":"(7)"},"citationItems":[{"id":"HgijWIer/NU0YeWtn","uris":["http://www.mendeley.com/documents/?uuid=a157fcb0-bfe5-4e6a-a7c5-093f160359fd"],"uri":["http://www.mendeley.com/documents/?uuid=a157fcb0-bfe5-4e6a-a7c5-093f160359fd"],"itemData":{"DOI":"10.1371/journal.pmed.1000084","ISBN":"1549-1676","ISSN":"15491277","PMID":"19492093","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author":[{"dropping-particle":"","family":"Sabuncu","given":"Elifsu","non-dropping-particle":"","parse-names":false,"suffix":""},{"dropping-particle":"","family":"David","given":"Julie","non-dropping-particle":"","parse-names":false,"suffix":""},{"dropping-particle":"","family":"Bernède-Bauduin","given":"Claire","non-dropping-particle":"","parse-names":false,"suffix":""},{"dropping-particle":"","family":"Pépin","given":"Sophie","non-dropping-particle":"","parse-names":false,"suffix":""},{"dropping-particle":"","family":"Leroy","given":"Michel","non-dropping-particle":"","parse-names":false,"suffix":""},{"dropping-particle":"","family":"Boëlle","given":"Pierre Yves","non-dropping-particle":"","parse-names":false,"suffix":""},{"dropping-particle":"","family":"Watier","given":"Laurence","non-dropping-particle":"","parse-names":false,"suffix":""},{"dropping-particle":"","family":"Guillemot","given":"Didier","non-dropping-particle":"","parse-names":false,"suffix":""}],"container-title":"PLoS Medicine","id":"HgijWIer/NU0YeWtn","issue":"6","issued":{"date-parts":[["2009"]]},"page":"2002-2007","title":"Significant reduction of antibiotic use in the community after a nationwide campaign in France, 2002-2007","type":"article-journal","volume":"6"}}],"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7)</w:t>
      </w:r>
      <w:r w:rsidR="001B487A">
        <w:rPr>
          <w:rFonts w:ascii="Times New Roman" w:hAnsi="Times New Roman" w:cs="Times New Roman"/>
        </w:rPr>
        <w:fldChar w:fldCharType="end"/>
      </w:r>
      <w:r w:rsidR="001B487A">
        <w:rPr>
          <w:rFonts w:ascii="Times New Roman" w:hAnsi="Times New Roman" w:cs="Times New Roman"/>
        </w:rPr>
        <w:t xml:space="preserve"> </w:t>
      </w:r>
      <w:r w:rsidR="00FC497F">
        <w:rPr>
          <w:rFonts w:ascii="Times New Roman" w:hAnsi="Times New Roman" w:cs="Times New Roman"/>
        </w:rPr>
        <w:t xml:space="preserve">One reason why this program was so effective was because it targeted parents as well as doctors. </w:t>
      </w:r>
      <w:r w:rsidR="00735B4C" w:rsidRPr="00735B4C">
        <w:rPr>
          <w:rFonts w:ascii="Times New Roman" w:hAnsi="Times New Roman" w:cs="Times New Roman"/>
          <w:color w:val="FF0000"/>
        </w:rPr>
        <w:t xml:space="preserve">(cite) </w:t>
      </w:r>
      <w:r w:rsidR="00FC497F">
        <w:rPr>
          <w:rFonts w:ascii="Times New Roman" w:hAnsi="Times New Roman" w:cs="Times New Roman"/>
        </w:rPr>
        <w:t xml:space="preserve">This was essential because one of the major </w:t>
      </w:r>
      <w:r w:rsidR="00C50CDA">
        <w:rPr>
          <w:rFonts w:ascii="Times New Roman" w:hAnsi="Times New Roman" w:cs="Times New Roman"/>
        </w:rPr>
        <w:t>causes</w:t>
      </w:r>
      <w:r w:rsidR="00FC497F">
        <w:rPr>
          <w:rFonts w:ascii="Times New Roman" w:hAnsi="Times New Roman" w:cs="Times New Roman"/>
        </w:rPr>
        <w:t xml:space="preserve"> in over-prescriptions is social pressure from patients. </w:t>
      </w:r>
      <w:r w:rsidR="008F0EA9" w:rsidRPr="00C50CDA">
        <w:rPr>
          <w:rFonts w:ascii="Times New Roman" w:hAnsi="Times New Roman" w:cs="Times New Roman"/>
          <w:color w:val="000000" w:themeColor="text1"/>
        </w:rPr>
        <w:t xml:space="preserve">A worried parent will not want to consider the disadvantages of prescribing antibiotics to their child, even when the probability of antibiotics actually helping is slim. </w:t>
      </w:r>
      <w:r w:rsidR="007C5EF1">
        <w:rPr>
          <w:rFonts w:ascii="Times New Roman" w:hAnsi="Times New Roman" w:cs="Times New Roman"/>
          <w:color w:val="000000" w:themeColor="text1"/>
        </w:rPr>
        <w:t>Therefore, this broad and multifaceted approach</w:t>
      </w:r>
      <w:r w:rsidR="00C50CDA">
        <w:rPr>
          <w:rFonts w:ascii="Times New Roman" w:hAnsi="Times New Roman" w:cs="Times New Roman"/>
          <w:color w:val="000000" w:themeColor="text1"/>
        </w:rPr>
        <w:t xml:space="preserve"> of educating the general public</w:t>
      </w:r>
      <w:r w:rsidR="007C5EF1">
        <w:rPr>
          <w:rFonts w:ascii="Times New Roman" w:hAnsi="Times New Roman" w:cs="Times New Roman"/>
          <w:color w:val="000000" w:themeColor="text1"/>
        </w:rPr>
        <w:t xml:space="preserve"> was key to the program’s success.</w:t>
      </w:r>
    </w:p>
    <w:p w14:paraId="7DD8C2EC" w14:textId="2EFC77B0" w:rsidR="007C5EF1" w:rsidRPr="000D3D2F" w:rsidRDefault="007C5EF1" w:rsidP="000D3D2F">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However, </w:t>
      </w:r>
      <w:r w:rsidR="009F1DE3">
        <w:rPr>
          <w:rFonts w:ascii="Times New Roman" w:hAnsi="Times New Roman" w:cs="Times New Roman"/>
          <w:color w:val="000000" w:themeColor="text1"/>
        </w:rPr>
        <w:t xml:space="preserve">this multifaceted approach makes it difficult to </w:t>
      </w:r>
      <w:r w:rsidR="000D3D2F">
        <w:rPr>
          <w:rFonts w:ascii="Times New Roman" w:hAnsi="Times New Roman" w:cs="Times New Roman"/>
          <w:color w:val="000000" w:themeColor="text1"/>
        </w:rPr>
        <w:t>expand</w:t>
      </w:r>
      <w:r w:rsidR="009F1DE3">
        <w:rPr>
          <w:rFonts w:ascii="Times New Roman" w:hAnsi="Times New Roman" w:cs="Times New Roman"/>
          <w:color w:val="000000" w:themeColor="text1"/>
        </w:rPr>
        <w:t xml:space="preserve"> this program to other nations, where antibiotic overuse is also a problem but the government does not have as many resources to spend on their </w:t>
      </w:r>
      <w:r w:rsidR="000D3D2F">
        <w:rPr>
          <w:rFonts w:ascii="Times New Roman" w:hAnsi="Times New Roman" w:cs="Times New Roman"/>
          <w:color w:val="000000" w:themeColor="text1"/>
        </w:rPr>
        <w:t xml:space="preserve">awareness </w:t>
      </w:r>
      <w:r w:rsidR="009F1DE3">
        <w:rPr>
          <w:rFonts w:ascii="Times New Roman" w:hAnsi="Times New Roman" w:cs="Times New Roman"/>
          <w:color w:val="000000" w:themeColor="text1"/>
        </w:rPr>
        <w:t xml:space="preserve">efforts. Therefore, </w:t>
      </w:r>
      <w:r w:rsidR="000D3D2F">
        <w:rPr>
          <w:rFonts w:ascii="Times New Roman" w:hAnsi="Times New Roman" w:cs="Times New Roman"/>
          <w:color w:val="000000" w:themeColor="text1"/>
        </w:rPr>
        <w:t xml:space="preserve">other </w:t>
      </w:r>
      <w:r w:rsidR="009F1DE3" w:rsidRPr="000D3D2F">
        <w:rPr>
          <w:rFonts w:ascii="Times New Roman" w:hAnsi="Times New Roman" w:cs="Times New Roman"/>
          <w:color w:val="000000" w:themeColor="text1"/>
        </w:rPr>
        <w:t>resource-effective methods</w:t>
      </w:r>
      <w:r w:rsidR="001C5267" w:rsidRPr="000D3D2F">
        <w:rPr>
          <w:rFonts w:ascii="Times New Roman" w:hAnsi="Times New Roman" w:cs="Times New Roman"/>
          <w:color w:val="000000" w:themeColor="text1"/>
        </w:rPr>
        <w:t xml:space="preserve"> </w:t>
      </w:r>
      <w:r w:rsidR="009F1DE3">
        <w:rPr>
          <w:rFonts w:ascii="Times New Roman" w:hAnsi="Times New Roman" w:cs="Times New Roman"/>
          <w:color w:val="000000" w:themeColor="text1"/>
        </w:rPr>
        <w:t>are needed to a</w:t>
      </w:r>
      <w:r w:rsidR="002B5C54">
        <w:rPr>
          <w:rFonts w:ascii="Times New Roman" w:hAnsi="Times New Roman" w:cs="Times New Roman"/>
          <w:color w:val="000000" w:themeColor="text1"/>
        </w:rPr>
        <w:t xml:space="preserve">ccompany the increasing </w:t>
      </w:r>
      <w:r w:rsidR="00CB2E2A">
        <w:rPr>
          <w:rFonts w:ascii="Times New Roman" w:hAnsi="Times New Roman" w:cs="Times New Roman"/>
          <w:color w:val="000000" w:themeColor="text1"/>
        </w:rPr>
        <w:t>a</w:t>
      </w:r>
      <w:r w:rsidR="002B5C54">
        <w:rPr>
          <w:rFonts w:ascii="Times New Roman" w:hAnsi="Times New Roman" w:cs="Times New Roman"/>
          <w:color w:val="000000" w:themeColor="text1"/>
        </w:rPr>
        <w:t>wareness of the drawbacks to these</w:t>
      </w:r>
      <w:r w:rsidR="00CB2E2A">
        <w:rPr>
          <w:rFonts w:ascii="Times New Roman" w:hAnsi="Times New Roman" w:cs="Times New Roman"/>
          <w:color w:val="000000" w:themeColor="text1"/>
        </w:rPr>
        <w:t xml:space="preserve"> miracle drug</w:t>
      </w:r>
      <w:r w:rsidR="002B5C54">
        <w:rPr>
          <w:rFonts w:ascii="Times New Roman" w:hAnsi="Times New Roman" w:cs="Times New Roman"/>
          <w:color w:val="000000" w:themeColor="text1"/>
        </w:rPr>
        <w:t>s</w:t>
      </w:r>
      <w:r w:rsidR="00CB2E2A">
        <w:rPr>
          <w:rFonts w:ascii="Times New Roman" w:hAnsi="Times New Roman" w:cs="Times New Roman"/>
          <w:color w:val="000000" w:themeColor="text1"/>
        </w:rPr>
        <w:t>.</w:t>
      </w:r>
      <w:r w:rsidR="00F01EBD">
        <w:rPr>
          <w:rFonts w:ascii="Times New Roman" w:hAnsi="Times New Roman" w:cs="Times New Roman"/>
          <w:color w:val="000000" w:themeColor="text1"/>
        </w:rPr>
        <w:t xml:space="preserve"> </w:t>
      </w:r>
    </w:p>
    <w:p w14:paraId="64A451F9" w14:textId="2E474FC1" w:rsidR="000D3D2F" w:rsidRDefault="00CB2E2A" w:rsidP="004959FE">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One </w:t>
      </w:r>
      <w:r w:rsidR="00D9009E">
        <w:rPr>
          <w:rFonts w:ascii="Times New Roman" w:hAnsi="Times New Roman" w:cs="Times New Roman"/>
          <w:color w:val="000000" w:themeColor="text1"/>
        </w:rPr>
        <w:t>method that should be considered is the development of narrow focus antibiotics. Currently, antibiotics usually target some specific process in the cell, and so are specific to</w:t>
      </w:r>
      <w:r w:rsidR="000D3D2F">
        <w:rPr>
          <w:rFonts w:ascii="Times New Roman" w:hAnsi="Times New Roman" w:cs="Times New Roman"/>
          <w:color w:val="000000" w:themeColor="text1"/>
        </w:rPr>
        <w:t xml:space="preserve"> that mechanism</w:t>
      </w:r>
      <w:r w:rsidR="00D9009E">
        <w:rPr>
          <w:rFonts w:ascii="Times New Roman" w:hAnsi="Times New Roman" w:cs="Times New Roman"/>
          <w:color w:val="000000" w:themeColor="text1"/>
        </w:rPr>
        <w:t xml:space="preserve">. However, when antibiotics target a certain mechanism that is still present in many species, the specificity of the drug is not so </w:t>
      </w:r>
      <w:r w:rsidR="000D3D2F">
        <w:rPr>
          <w:rFonts w:ascii="Times New Roman" w:hAnsi="Times New Roman" w:cs="Times New Roman"/>
          <w:color w:val="000000" w:themeColor="text1"/>
        </w:rPr>
        <w:t>narrow as it appears</w:t>
      </w:r>
      <w:r w:rsidR="00D9009E">
        <w:rPr>
          <w:rFonts w:ascii="Times New Roman" w:hAnsi="Times New Roman" w:cs="Times New Roman"/>
          <w:color w:val="000000" w:themeColor="text1"/>
        </w:rPr>
        <w:t xml:space="preserve">. </w:t>
      </w:r>
      <w:r w:rsidR="000B1602">
        <w:rPr>
          <w:rFonts w:ascii="Times New Roman" w:hAnsi="Times New Roman" w:cs="Times New Roman"/>
          <w:color w:val="000000" w:themeColor="text1"/>
        </w:rPr>
        <w:t xml:space="preserve">Therefore, </w:t>
      </w:r>
      <w:r w:rsidR="00D9009E">
        <w:rPr>
          <w:rFonts w:ascii="Times New Roman" w:hAnsi="Times New Roman" w:cs="Times New Roman"/>
          <w:color w:val="000000" w:themeColor="text1"/>
        </w:rPr>
        <w:t>approach</w:t>
      </w:r>
      <w:r w:rsidR="000B1602">
        <w:rPr>
          <w:rFonts w:ascii="Times New Roman" w:hAnsi="Times New Roman" w:cs="Times New Roman"/>
          <w:color w:val="000000" w:themeColor="text1"/>
        </w:rPr>
        <w:t>es</w:t>
      </w:r>
      <w:r w:rsidR="00D9009E">
        <w:rPr>
          <w:rFonts w:ascii="Times New Roman" w:hAnsi="Times New Roman" w:cs="Times New Roman"/>
          <w:color w:val="000000" w:themeColor="text1"/>
        </w:rPr>
        <w:t xml:space="preserve"> with the same theme of specificity should be </w:t>
      </w:r>
      <w:r w:rsidR="00BE3476">
        <w:rPr>
          <w:rFonts w:ascii="Times New Roman" w:hAnsi="Times New Roman" w:cs="Times New Roman"/>
          <w:color w:val="000000" w:themeColor="text1"/>
        </w:rPr>
        <w:t xml:space="preserve">expanded to target specific species. </w:t>
      </w:r>
      <w:r w:rsidR="00AE7CC9">
        <w:rPr>
          <w:rFonts w:ascii="Times New Roman" w:hAnsi="Times New Roman" w:cs="Times New Roman"/>
          <w:color w:val="000000" w:themeColor="text1"/>
        </w:rPr>
        <w:t xml:space="preserve">Yao </w:t>
      </w:r>
      <w:r w:rsidR="00AE7CC9">
        <w:rPr>
          <w:rFonts w:ascii="Times New Roman" w:hAnsi="Times New Roman" w:cs="Times New Roman"/>
          <w:i/>
          <w:color w:val="000000" w:themeColor="text1"/>
        </w:rPr>
        <w:t>et al.</w:t>
      </w:r>
      <w:r w:rsidR="00AE7CC9">
        <w:rPr>
          <w:rFonts w:ascii="Times New Roman" w:hAnsi="Times New Roman" w:cs="Times New Roman"/>
          <w:color w:val="000000" w:themeColor="text1"/>
        </w:rPr>
        <w:t xml:space="preserve"> claim that such specific medications must retain the diversity, abundance, and composition of the microbiome in addition to effectively removing pathogens.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tbsnhtbr2","properties":{"formattedCitation":"(8)","plainCitation":"(8)"},"citationItems":[{"id":"HgijWIer/kFBBmr7M","uris":["http://www.mendeley.com/documents/?uuid=a312a5b9-a3c3-40b4-b323-89ef8bd176e7"],"uri":["http://www.mendeley.com/documents/?uuid=a312a5b9-a3c3-40b4-b323-89ef8bd176e7"],"itemData":{"DOI":"10.1128/AAC.00535-16","ISBN":"9019453491","ISSN":"10986596","PMID":"27161626","abstract":"&lt;p&gt;Broad-spectrum antibiotic therapy decimates the gut microbiome resulting in a variety of negative health consequences. Debio 1452 is a staphylococci-selective enoyl-acyl carrier protein reductase (FabI) inhibitor under clinical development, and was used to determine if treatment with pathogen-selective antibiotics would minimize disturbance to the microbiome. The effect of oral Debio 1452 on the microbiota of mice was compared to four commonly used broad-spectrum oral antibiotics. During the 10 days of oral Debio 1452 treatment, there was minimal disturbance to the gut bacterial abundance and composition with only the unclassified S24-7 taxa reduced at days 6 and 10. In comparison, broad-spectrum oral antibiotics caused a </w:instrText>
      </w:r>
      <w:r w:rsidR="001B487A">
        <w:rPr>
          <w:rFonts w:ascii="MS Mincho" w:eastAsia="MS Mincho" w:hAnsi="MS Mincho" w:cs="MS Mincho"/>
        </w:rPr>
        <w:instrText>∼</w:instrText>
      </w:r>
      <w:r w:rsidR="001B487A">
        <w:rPr>
          <w:rFonts w:ascii="Times New Roman" w:hAnsi="Times New Roman" w:cs="Times New Roman"/>
        </w:rPr>
        <w:instrText xml:space="preserve">100-4,000 fold decrease in gut bacterial abundance and severely altered the microbial composition. The gut bacterial abundance and composition of Debio 1452-treated mice was indistinguishable from untreated mice 2 days after antibiotic treatment stopped. In contrast, the bacterial abundance in broad-spectrum antibiotic-treated mice took up to 7 days to recover, the gut composition of the broad-spectrum antibiotic-treated mice remained different from the control group 20 days after the cessation of antibiotic treatment. These results illustrate that a pathogen-selective approach to antibiotic development will minimize disturbance to the gut microbiome.&lt;/p&gt;","author":[{"dropping-particle":"","family":"Yao","given":"Jiangwei","non-dropping-particle":"","parse-names":false,"suffix":""},{"dropping-particle":"","family":"Carter","given":"Robert A.","non-dropping-particle":"","parse-names":false,"suffix":""},{"dropping-particle":"","family":"Vuagniaux","given":"Gr??goire","non-dropping-particle":"","parse-names":false,"suffix":""},{"dropping-particle":"","family":"Barbier","given":"Maryse","non-dropping-particle":"","parse-names":false,"suffix":""},{"dropping-particle":"","family":"Rosch","given":"Jason W.","non-dropping-particle":"","parse-names":false,"suffix":""},{"dropping-particle":"","family":"Rock","given":"Charles O.","non-dropping-particle":"","parse-names":false,"suffix":""}],"container-title":"Antimicrobial Agents and Chemotherapy","id":"HgijWIer/kFBBmr7M","issue":"7","issued":{"date-parts":[["2016"]]},"page":"4264-4273","title":"A pathogen-selective antibiotic minimizes disturbance to the microbiome","type":"article-journal","volume":"60"}}],"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8)</w:t>
      </w:r>
      <w:r w:rsidR="001B487A">
        <w:rPr>
          <w:rFonts w:ascii="Times New Roman" w:hAnsi="Times New Roman" w:cs="Times New Roman"/>
        </w:rPr>
        <w:fldChar w:fldCharType="end"/>
      </w:r>
      <w:r w:rsidR="001B487A">
        <w:rPr>
          <w:rFonts w:ascii="Times New Roman" w:hAnsi="Times New Roman" w:cs="Times New Roman"/>
        </w:rPr>
        <w:t xml:space="preserve"> </w:t>
      </w:r>
      <w:r w:rsidR="0030591A">
        <w:rPr>
          <w:rFonts w:ascii="Times New Roman" w:hAnsi="Times New Roman" w:cs="Times New Roman"/>
          <w:color w:val="000000" w:themeColor="text1"/>
        </w:rPr>
        <w:t>One</w:t>
      </w:r>
      <w:r w:rsidR="000B1602">
        <w:rPr>
          <w:rFonts w:ascii="Times New Roman" w:hAnsi="Times New Roman" w:cs="Times New Roman"/>
          <w:color w:val="000000" w:themeColor="text1"/>
        </w:rPr>
        <w:t xml:space="preserve"> method of doing this i</w:t>
      </w:r>
      <w:r w:rsidR="00735B4C">
        <w:rPr>
          <w:rFonts w:ascii="Times New Roman" w:hAnsi="Times New Roman" w:cs="Times New Roman"/>
          <w:color w:val="000000" w:themeColor="text1"/>
        </w:rPr>
        <w:t>s to use combination drugs, or cocktails.</w:t>
      </w:r>
      <w:r w:rsidR="000B1602">
        <w:rPr>
          <w:rFonts w:ascii="Times New Roman" w:hAnsi="Times New Roman" w:cs="Times New Roman"/>
          <w:color w:val="000000" w:themeColor="text1"/>
        </w:rPr>
        <w:t xml:space="preserve"> </w:t>
      </w:r>
      <w:r w:rsidR="00A60D46">
        <w:rPr>
          <w:rFonts w:ascii="Times New Roman" w:hAnsi="Times New Roman" w:cs="Times New Roman"/>
          <w:color w:val="FF0000"/>
        </w:rPr>
        <w:t>Cite book</w:t>
      </w:r>
      <w:r w:rsidR="00735B4C">
        <w:rPr>
          <w:rFonts w:ascii="Times New Roman" w:hAnsi="Times New Roman" w:cs="Times New Roman"/>
          <w:color w:val="FF0000"/>
        </w:rPr>
        <w:t xml:space="preserve"> </w:t>
      </w:r>
      <w:r w:rsidR="000B1602">
        <w:rPr>
          <w:rFonts w:ascii="Times New Roman" w:hAnsi="Times New Roman" w:cs="Times New Roman"/>
          <w:color w:val="000000" w:themeColor="text1"/>
        </w:rPr>
        <w:t xml:space="preserve">These are effective because the probability that a strain develops resistance to </w:t>
      </w:r>
      <w:r w:rsidR="00F531BF">
        <w:rPr>
          <w:rFonts w:ascii="Times New Roman" w:hAnsi="Times New Roman" w:cs="Times New Roman"/>
          <w:color w:val="000000" w:themeColor="text1"/>
        </w:rPr>
        <w:t xml:space="preserve">the combined effects of </w:t>
      </w:r>
      <w:r w:rsidR="000B1602">
        <w:rPr>
          <w:rFonts w:ascii="Times New Roman" w:hAnsi="Times New Roman" w:cs="Times New Roman"/>
          <w:color w:val="000000" w:themeColor="text1"/>
        </w:rPr>
        <w:t xml:space="preserve">multiple </w:t>
      </w:r>
      <w:r w:rsidR="00F531BF">
        <w:rPr>
          <w:rFonts w:ascii="Times New Roman" w:hAnsi="Times New Roman" w:cs="Times New Roman"/>
          <w:color w:val="000000" w:themeColor="text1"/>
        </w:rPr>
        <w:t>drugs is lower than the probability of developing resistance to a single mechanism.</w:t>
      </w:r>
      <w:r w:rsidR="00495029">
        <w:rPr>
          <w:rFonts w:ascii="Times New Roman" w:hAnsi="Times New Roman" w:cs="Times New Roman"/>
          <w:color w:val="000000" w:themeColor="text1"/>
        </w:rPr>
        <w:t xml:space="preserve"> </w:t>
      </w:r>
      <w:r w:rsidR="00271C53">
        <w:rPr>
          <w:rFonts w:ascii="Times New Roman" w:hAnsi="Times New Roman" w:cs="Times New Roman"/>
          <w:color w:val="000000" w:themeColor="text1"/>
        </w:rPr>
        <w:t xml:space="preserve">This addresses the arms race challenge of antibiotic use. </w:t>
      </w:r>
      <w:r w:rsidR="007C192E">
        <w:rPr>
          <w:rFonts w:ascii="Times New Roman" w:hAnsi="Times New Roman" w:cs="Times New Roman"/>
          <w:color w:val="000000" w:themeColor="text1"/>
        </w:rPr>
        <w:t>Does</w:t>
      </w:r>
      <w:r w:rsidR="00A3096D">
        <w:rPr>
          <w:rFonts w:ascii="Times New Roman" w:hAnsi="Times New Roman" w:cs="Times New Roman"/>
          <w:color w:val="000000" w:themeColor="text1"/>
        </w:rPr>
        <w:t xml:space="preserve"> it address the challenge of retaining the composition of the natural </w:t>
      </w:r>
      <w:r w:rsidR="00AE7CC9">
        <w:rPr>
          <w:rFonts w:ascii="Times New Roman" w:hAnsi="Times New Roman" w:cs="Times New Roman"/>
          <w:color w:val="000000" w:themeColor="text1"/>
        </w:rPr>
        <w:t>micro</w:t>
      </w:r>
      <w:r w:rsidR="00A3096D">
        <w:rPr>
          <w:rFonts w:ascii="Times New Roman" w:hAnsi="Times New Roman" w:cs="Times New Roman"/>
          <w:color w:val="000000" w:themeColor="text1"/>
        </w:rPr>
        <w:t>biome?</w:t>
      </w:r>
    </w:p>
    <w:p w14:paraId="52D70391" w14:textId="48746E85" w:rsidR="00B83E5C" w:rsidRDefault="007C192E" w:rsidP="00B83E5C">
      <w:pPr>
        <w:spacing w:line="480" w:lineRule="auto"/>
        <w:ind w:firstLine="360"/>
        <w:rPr>
          <w:rFonts w:ascii="Times New Roman" w:hAnsi="Times New Roman" w:cs="Times New Roman"/>
          <w:color w:val="000000" w:themeColor="text1"/>
        </w:rPr>
      </w:pPr>
      <w:r w:rsidRPr="001C6EEF">
        <w:rPr>
          <w:rFonts w:ascii="Times New Roman" w:hAnsi="Times New Roman" w:cs="Times New Roman"/>
          <w:color w:val="000000" w:themeColor="text1"/>
        </w:rPr>
        <w:t xml:space="preserve">One example of a narrow-spectrum antibiotic is fidaxomicin. This medication is </w:t>
      </w:r>
      <w:r w:rsidR="001C6EEF" w:rsidRPr="001C6EEF">
        <w:rPr>
          <w:rFonts w:ascii="Times New Roman" w:hAnsi="Times New Roman" w:cs="Times New Roman"/>
          <w:color w:val="000000" w:themeColor="text1"/>
        </w:rPr>
        <w:t xml:space="preserve">intended to treat </w:t>
      </w:r>
      <w:r w:rsidR="001C6EEF" w:rsidRPr="001C6EEF">
        <w:rPr>
          <w:rFonts w:ascii="Times New Roman" w:hAnsi="Times New Roman" w:cs="Times New Roman"/>
          <w:i/>
          <w:color w:val="000000" w:themeColor="text1"/>
        </w:rPr>
        <w:t>Clostridium difficile</w:t>
      </w:r>
      <w:r w:rsidR="001C6EEF" w:rsidRPr="001C6EEF">
        <w:rPr>
          <w:rFonts w:ascii="Times New Roman" w:hAnsi="Times New Roman" w:cs="Times New Roman"/>
          <w:color w:val="000000" w:themeColor="text1"/>
        </w:rPr>
        <w:t xml:space="preserve"> infection</w:t>
      </w:r>
      <w:r w:rsidR="001C6EEF">
        <w:rPr>
          <w:rFonts w:ascii="Times New Roman" w:hAnsi="Times New Roman" w:cs="Times New Roman"/>
          <w:color w:val="000000" w:themeColor="text1"/>
        </w:rPr>
        <w:t xml:space="preserve"> (CDI)</w:t>
      </w:r>
      <w:r w:rsidR="001C6EEF" w:rsidRPr="001C6EEF">
        <w:rPr>
          <w:rFonts w:ascii="Times New Roman" w:hAnsi="Times New Roman" w:cs="Times New Roman"/>
          <w:color w:val="000000" w:themeColor="text1"/>
        </w:rPr>
        <w:t xml:space="preserve"> and prevent </w:t>
      </w:r>
      <w:r w:rsidR="001C6EEF" w:rsidRPr="001C6EEF">
        <w:rPr>
          <w:rFonts w:ascii="Times New Roman" w:hAnsi="Times New Roman" w:cs="Times New Roman"/>
          <w:i/>
          <w:color w:val="000000" w:themeColor="text1"/>
        </w:rPr>
        <w:t>C. difficile</w:t>
      </w:r>
      <w:r w:rsidR="001C6EEF" w:rsidRPr="001C6EEF">
        <w:rPr>
          <w:rFonts w:ascii="Times New Roman" w:hAnsi="Times New Roman" w:cs="Times New Roman"/>
          <w:color w:val="000000" w:themeColor="text1"/>
        </w:rPr>
        <w:t>-associated diarrhea.</w:t>
      </w:r>
      <w:r w:rsidR="005912D9" w:rsidRPr="001C6EEF">
        <w:rPr>
          <w:rFonts w:ascii="Times New Roman" w:hAnsi="Times New Roman" w:cs="Times New Roman"/>
          <w:color w:val="000000" w:themeColor="text1"/>
        </w:rPr>
        <w:t xml:space="preserve"> </w:t>
      </w:r>
      <w:r w:rsidR="001C6EEF" w:rsidRPr="001B487A">
        <w:rPr>
          <w:rFonts w:ascii="Times New Roman" w:hAnsi="Times New Roman" w:cs="Times New Roman"/>
          <w:color w:val="0D0D0D" w:themeColor="text1" w:themeTint="F2"/>
        </w:rPr>
        <w:t xml:space="preserve">Eiland </w:t>
      </w:r>
      <w:r w:rsidR="001C6EEF" w:rsidRPr="001B487A">
        <w:rPr>
          <w:rFonts w:ascii="Times New Roman" w:hAnsi="Times New Roman" w:cs="Times New Roman"/>
          <w:i/>
          <w:color w:val="0D0D0D" w:themeColor="text1" w:themeTint="F2"/>
        </w:rPr>
        <w:t>et al.</w:t>
      </w:r>
      <w:r w:rsidR="001C6EEF" w:rsidRPr="001B487A">
        <w:rPr>
          <w:rFonts w:ascii="Times New Roman" w:hAnsi="Times New Roman" w:cs="Times New Roman"/>
          <w:color w:val="0D0D0D" w:themeColor="text1" w:themeTint="F2"/>
        </w:rPr>
        <w:t xml:space="preserve"> found that fidaxomicin was an effective against 96% of the subjects tested.</w:t>
      </w:r>
      <w:r w:rsidR="001B487A" w:rsidRPr="001B487A">
        <w:rPr>
          <w:rFonts w:ascii="Times New Roman" w:hAnsi="Times New Roman" w:cs="Times New Roman"/>
          <w:color w:val="0D0D0D" w:themeColor="text1" w:themeTint="F2"/>
        </w:rPr>
        <w:t xml:space="preserve"> </w:t>
      </w:r>
      <w:r w:rsidR="001B487A" w:rsidRPr="001B487A">
        <w:rPr>
          <w:rFonts w:ascii="Times New Roman" w:hAnsi="Times New Roman" w:cs="Times New Roman"/>
          <w:color w:val="0D0D0D" w:themeColor="text1" w:themeTint="F2"/>
        </w:rPr>
        <w:fldChar w:fldCharType="begin"/>
      </w:r>
      <w:r w:rsidR="001B487A" w:rsidRPr="001B487A">
        <w:rPr>
          <w:rFonts w:ascii="Times New Roman" w:hAnsi="Times New Roman" w:cs="Times New Roman"/>
          <w:color w:val="0D0D0D" w:themeColor="text1" w:themeTint="F2"/>
        </w:rPr>
        <w:instrText xml:space="preserve"> ADDIN ZOTERO_ITEM CSL_CITATION {"citationID":"ad95iv5v7h","properties":{"formattedCitation":"(9)","plainCitation":"(9)"},"citationItems":[{"id":59,"uris":["http://zotero.org/users/4535483/items/9ICKZTFS"],"uri":["http://zotero.org/users/4535483/items/9ICKZTFS"],"itemData":{"id":59,"type":"article-journal","title":"Fidaxomicin use and clinical outcomes for clostridium difficile–associated diarrhea","container-title":"Infectious diseases in clinical practice (Baltimore, Md.)","page":"32","volume":"23","issue":"1","source":"Google Scholar","author":[{"family":"Eiland III","given":"Edward H."},{"family":"Sawyer","given":"Adam J."},{"family":"Massie","given":"Nicholas L."}],"issued":{"date-parts":[["2015"]]}}}],"schema":"https://github.com/citation-style-language/schema/raw/master/csl-citation.json"} </w:instrText>
      </w:r>
      <w:r w:rsidR="001B487A" w:rsidRPr="001B487A">
        <w:rPr>
          <w:rFonts w:ascii="Times New Roman" w:hAnsi="Times New Roman" w:cs="Times New Roman"/>
          <w:color w:val="0D0D0D" w:themeColor="text1" w:themeTint="F2"/>
        </w:rPr>
        <w:fldChar w:fldCharType="separate"/>
      </w:r>
      <w:r w:rsidR="001B487A" w:rsidRPr="001B487A">
        <w:rPr>
          <w:rFonts w:ascii="Times New Roman" w:hAnsi="Times New Roman" w:cs="Times New Roman"/>
          <w:noProof/>
          <w:color w:val="0D0D0D" w:themeColor="text1" w:themeTint="F2"/>
        </w:rPr>
        <w:t>(9)</w:t>
      </w:r>
      <w:r w:rsidR="001B487A" w:rsidRPr="001B487A">
        <w:rPr>
          <w:rFonts w:ascii="Times New Roman" w:hAnsi="Times New Roman" w:cs="Times New Roman"/>
          <w:color w:val="0D0D0D" w:themeColor="text1" w:themeTint="F2"/>
        </w:rPr>
        <w:fldChar w:fldCharType="end"/>
      </w:r>
      <w:r w:rsidR="001C6EEF" w:rsidRPr="001B487A">
        <w:rPr>
          <w:rFonts w:ascii="Times New Roman" w:hAnsi="Times New Roman" w:cs="Times New Roman"/>
          <w:color w:val="0D0D0D" w:themeColor="text1" w:themeTint="F2"/>
        </w:rPr>
        <w:t xml:space="preserve"> Louie </w:t>
      </w:r>
      <w:r w:rsidR="001C6EEF" w:rsidRPr="001B487A">
        <w:rPr>
          <w:rFonts w:ascii="Times New Roman" w:hAnsi="Times New Roman" w:cs="Times New Roman"/>
          <w:i/>
          <w:color w:val="0D0D0D" w:themeColor="text1" w:themeTint="F2"/>
        </w:rPr>
        <w:t>et al.</w:t>
      </w:r>
      <w:r w:rsidR="001C6EEF" w:rsidRPr="001B487A">
        <w:rPr>
          <w:rFonts w:ascii="Times New Roman" w:hAnsi="Times New Roman" w:cs="Times New Roman"/>
          <w:color w:val="0D0D0D" w:themeColor="text1" w:themeTint="F2"/>
        </w:rPr>
        <w:t xml:space="preserve"> found that fidaxomicin was just as effective as vancomycin, a broad-spectrum antibiotic that is usually used against CDI. </w:t>
      </w:r>
      <w:r w:rsidR="001B487A" w:rsidRPr="001B487A">
        <w:rPr>
          <w:rFonts w:ascii="Times New Roman" w:hAnsi="Times New Roman" w:cs="Times New Roman"/>
          <w:color w:val="0D0D0D" w:themeColor="text1" w:themeTint="F2"/>
        </w:rPr>
        <w:fldChar w:fldCharType="begin"/>
      </w:r>
      <w:r w:rsidR="001B487A" w:rsidRPr="001B487A">
        <w:rPr>
          <w:rFonts w:ascii="Times New Roman" w:hAnsi="Times New Roman" w:cs="Times New Roman"/>
          <w:color w:val="0D0D0D" w:themeColor="text1" w:themeTint="F2"/>
        </w:rPr>
        <w:instrText xml:space="preserve"> ADDIN ZOTERO_ITEM CSL_CITATION {"citationID":"a1pkiv4aum8","properties":{"formattedCitation":"(10)","plainCitation":"(10)"},"citationItems":[{"id":55,"uris":["http://zotero.org/users/4535483/items/YKJI2P8B"],"uri":["http://zotero.org/users/4535483/items/YKJI2P8B"],"itemData":{"id":55,"type":"article-journal","title":"Fidaxomicin Preserves the Intestinal Microbiome During and After Treatment of Clostridium difficile Infection (CDI) and Reduces Both Toxin Reexpression and Recurrence of CDI","container-title":"Clinical Infectious Diseases","page":"S132-S142","volume":"55","issue":"suppl 2","source":"CrossRef","DOI":"10.1093/cid/cis338","ISSN":"1058-4838, 1537-6591","language":"en","author":[{"family":"Louie","given":"T. J."},{"family":"Cannon","given":"K."},{"family":"Byrne","given":"B."},{"family":"Emery","given":"J."},{"family":"Ward","given":"L."},{"family":"Eyben","given":"M."},{"family":"Krulicki","given":"W."}],"issued":{"date-parts":[["2012",8,1]]}}}],"schema":"https://github.com/citation-style-language/schema/raw/master/csl-citation.json"} </w:instrText>
      </w:r>
      <w:r w:rsidR="001B487A" w:rsidRPr="001B487A">
        <w:rPr>
          <w:rFonts w:ascii="Times New Roman" w:hAnsi="Times New Roman" w:cs="Times New Roman"/>
          <w:color w:val="0D0D0D" w:themeColor="text1" w:themeTint="F2"/>
        </w:rPr>
        <w:fldChar w:fldCharType="separate"/>
      </w:r>
      <w:r w:rsidR="001B487A" w:rsidRPr="001B487A">
        <w:rPr>
          <w:rFonts w:ascii="Times New Roman" w:hAnsi="Times New Roman" w:cs="Times New Roman"/>
          <w:noProof/>
          <w:color w:val="0D0D0D" w:themeColor="text1" w:themeTint="F2"/>
        </w:rPr>
        <w:t>(10)</w:t>
      </w:r>
      <w:r w:rsidR="001B487A" w:rsidRPr="001B487A">
        <w:rPr>
          <w:rFonts w:ascii="Times New Roman" w:hAnsi="Times New Roman" w:cs="Times New Roman"/>
          <w:color w:val="0D0D0D" w:themeColor="text1" w:themeTint="F2"/>
        </w:rPr>
        <w:fldChar w:fldCharType="end"/>
      </w:r>
      <w:r w:rsidR="001B487A" w:rsidRPr="001B487A">
        <w:rPr>
          <w:rFonts w:ascii="Times New Roman" w:hAnsi="Times New Roman" w:cs="Times New Roman"/>
          <w:color w:val="0D0D0D" w:themeColor="text1" w:themeTint="F2"/>
        </w:rPr>
        <w:t xml:space="preserve"> </w:t>
      </w:r>
      <w:r w:rsidR="001C6EEF" w:rsidRPr="001B487A">
        <w:rPr>
          <w:rFonts w:ascii="Times New Roman" w:hAnsi="Times New Roman" w:cs="Times New Roman"/>
          <w:color w:val="0D0D0D" w:themeColor="text1" w:themeTint="F2"/>
        </w:rPr>
        <w:t>It was found that fidaxomicins’ efficiency was due to its ability limit spore production of C. difficile as well as its decreased impact on the normal protective microbiota.</w:t>
      </w:r>
      <w:r w:rsidR="001B487A" w:rsidRPr="001B487A">
        <w:rPr>
          <w:rFonts w:ascii="Times New Roman" w:hAnsi="Times New Roman" w:cs="Times New Roman"/>
          <w:color w:val="0D0D0D" w:themeColor="text1" w:themeTint="F2"/>
        </w:rPr>
        <w:t xml:space="preserve"> </w:t>
      </w:r>
      <w:r w:rsidR="001B487A" w:rsidRPr="001B487A">
        <w:rPr>
          <w:rFonts w:ascii="Times New Roman" w:hAnsi="Times New Roman" w:cs="Times New Roman"/>
          <w:color w:val="0D0D0D" w:themeColor="text1" w:themeTint="F2"/>
        </w:rPr>
        <w:fldChar w:fldCharType="begin"/>
      </w:r>
      <w:r w:rsidR="001B487A" w:rsidRPr="001B487A">
        <w:rPr>
          <w:rFonts w:ascii="Times New Roman" w:hAnsi="Times New Roman" w:cs="Times New Roman"/>
          <w:color w:val="0D0D0D" w:themeColor="text1" w:themeTint="F2"/>
        </w:rPr>
        <w:instrText xml:space="preserve"> ADDIN ZOTERO_ITEM CSL_CITATION {"citationID":"a1mlg0ritka","properties":{"formattedCitation":"(9, 10)","plainCitation":"(9, 10)"},"citationItems":[{"id":59,"uris":["http://zotero.org/users/4535483/items/9ICKZTFS"],"uri":["http://zotero.org/users/4535483/items/9ICKZTFS"],"itemData":{"id":59,"type":"article-journal","title":"Fidaxomicin use and clinical outcomes for clostridium difficile–associated diarrhea","container-title":"Infectious diseases in clinical practice (Baltimore, Md.)","page":"32","volume":"23","issue":"1","source":"Google Scholar","author":[{"family":"Eiland III","given":"Edward H."},{"family":"Sawyer","given":"Adam J."},{"family":"Massie","given":"Nicholas L."}],"issued":{"date-parts":[["2015"]]}}},{"id":55,"uris":["http://zotero.org/users/4535483/items/YKJI2P8B"],"uri":["http://zotero.org/users/4535483/items/YKJI2P8B"],"itemData":{"id":55,"type":"article-journal","title":"Fidaxomicin Preserves the Intestinal Microbiome During and After Treatment of Clostridium difficile Infection (CDI) and Reduces Both Toxin Reexpression and Recurrence of CDI","container-title":"Clinical Infectious Diseases","page":"S132-S142","volume":"55","issue":"suppl 2","source":"CrossRef","DOI":"10.1093/cid/cis338","ISSN":"1058-4838, 1537-6591","language":"en","author":[{"family":"Louie","given":"T. J."},{"family":"Cannon","given":"K."},{"family":"Byrne","given":"B."},{"family":"Emery","given":"J."},{"family":"Ward","given":"L."},{"family":"Eyben","given":"M."},{"family":"Krulicki","given":"W."}],"issued":{"date-parts":[["2012",8,1]]}}}],"schema":"https://github.com/citation-style-language/schema/raw/master/csl-citation.json"} </w:instrText>
      </w:r>
      <w:r w:rsidR="001B487A" w:rsidRPr="001B487A">
        <w:rPr>
          <w:rFonts w:ascii="Times New Roman" w:hAnsi="Times New Roman" w:cs="Times New Roman"/>
          <w:color w:val="0D0D0D" w:themeColor="text1" w:themeTint="F2"/>
        </w:rPr>
        <w:fldChar w:fldCharType="separate"/>
      </w:r>
      <w:r w:rsidR="001B487A" w:rsidRPr="001B487A">
        <w:rPr>
          <w:rFonts w:ascii="Times New Roman" w:hAnsi="Times New Roman" w:cs="Times New Roman"/>
          <w:noProof/>
          <w:color w:val="0D0D0D" w:themeColor="text1" w:themeTint="F2"/>
        </w:rPr>
        <w:t>(9, 10)</w:t>
      </w:r>
      <w:r w:rsidR="001B487A" w:rsidRPr="001B487A">
        <w:rPr>
          <w:rFonts w:ascii="Times New Roman" w:hAnsi="Times New Roman" w:cs="Times New Roman"/>
          <w:color w:val="0D0D0D" w:themeColor="text1" w:themeTint="F2"/>
        </w:rPr>
        <w:fldChar w:fldCharType="end"/>
      </w:r>
      <w:r w:rsidR="001C6EEF" w:rsidRPr="001B487A">
        <w:rPr>
          <w:rFonts w:ascii="Times New Roman" w:hAnsi="Times New Roman" w:cs="Times New Roman"/>
          <w:color w:val="0D0D0D" w:themeColor="text1" w:themeTint="F2"/>
        </w:rPr>
        <w:t xml:space="preserve"> The effect on the c</w:t>
      </w:r>
      <w:r w:rsidR="001C6EEF">
        <w:rPr>
          <w:rFonts w:ascii="Times New Roman" w:hAnsi="Times New Roman" w:cs="Times New Roman"/>
          <w:color w:val="000000" w:themeColor="text1"/>
        </w:rPr>
        <w:t>omposition of the microbiome was measured using ribosomal RNA probes and quantitative real-time polymerase chain reaction.</w:t>
      </w:r>
      <w:r w:rsidR="001B487A">
        <w:rPr>
          <w:rFonts w:ascii="Times New Roman" w:hAnsi="Times New Roman" w:cs="Times New Roman"/>
          <w:color w:val="000000" w:themeColor="text1"/>
        </w:rPr>
        <w:t xml:space="preserve"> </w:t>
      </w:r>
      <w:r w:rsidR="001B487A">
        <w:rPr>
          <w:rFonts w:ascii="Times New Roman" w:hAnsi="Times New Roman" w:cs="Times New Roman"/>
          <w:color w:val="000000" w:themeColor="text1"/>
        </w:rPr>
        <w:fldChar w:fldCharType="begin"/>
      </w:r>
      <w:r w:rsidR="001B487A">
        <w:rPr>
          <w:rFonts w:ascii="Times New Roman" w:hAnsi="Times New Roman" w:cs="Times New Roman"/>
          <w:color w:val="000000" w:themeColor="text1"/>
        </w:rPr>
        <w:instrText xml:space="preserve"> ADDIN ZOTERO_ITEM CSL_CITATION {"citationID":"a2drt3l7tf2","properties":{"formattedCitation":"(10)","plainCitation":"(10)"},"citationItems":[{"id":55,"uris":["http://zotero.org/users/4535483/items/YKJI2P8B"],"uri":["http://zotero.org/users/4535483/items/YKJI2P8B"],"itemData":{"id":55,"type":"article-journal","title":"Fidaxomicin Preserves the Intestinal Microbiome During and After Treatment of Clostridium difficile Infection (CDI) and Reduces Both Toxin Reexpression and Recurrence of CDI","container-title":"Clinical Infectious Diseases","page":"S132-S142","volume":"55","issue":"suppl 2","source":"CrossRef","DOI":"10.1093/cid/cis338","ISSN":"1058-4838, 1537-6591","language":"en","author":[{"family":"Louie","given":"T. J."},{"family":"Cannon","given":"K."},{"family":"Byrne","given":"B."},{"family":"Emery","given":"J."},{"family":"Ward","given":"L."},{"family":"Eyben","given":"M."},{"family":"Krulicki","given":"W."}],"issued":{"date-parts":[["2012",8,1]]}}}],"schema":"https://github.com/citation-style-language/schema/raw/master/csl-citation.json"} </w:instrText>
      </w:r>
      <w:r w:rsidR="001B487A">
        <w:rPr>
          <w:rFonts w:ascii="Times New Roman" w:hAnsi="Times New Roman" w:cs="Times New Roman"/>
          <w:color w:val="000000" w:themeColor="text1"/>
        </w:rPr>
        <w:fldChar w:fldCharType="separate"/>
      </w:r>
      <w:r w:rsidR="001B487A">
        <w:rPr>
          <w:rFonts w:ascii="Times New Roman" w:hAnsi="Times New Roman" w:cs="Times New Roman"/>
          <w:noProof/>
          <w:color w:val="000000" w:themeColor="text1"/>
        </w:rPr>
        <w:t>(10)</w:t>
      </w:r>
      <w:r w:rsidR="001B487A">
        <w:rPr>
          <w:rFonts w:ascii="Times New Roman" w:hAnsi="Times New Roman" w:cs="Times New Roman"/>
          <w:color w:val="000000" w:themeColor="text1"/>
        </w:rPr>
        <w:fldChar w:fldCharType="end"/>
      </w:r>
      <w:r w:rsidR="001B487A">
        <w:rPr>
          <w:rFonts w:ascii="Times New Roman" w:hAnsi="Times New Roman" w:cs="Times New Roman"/>
          <w:color w:val="000000" w:themeColor="text1"/>
        </w:rPr>
        <w:t xml:space="preserve"> </w:t>
      </w:r>
      <w:r w:rsidR="00B83E5C">
        <w:rPr>
          <w:rFonts w:ascii="Times New Roman" w:hAnsi="Times New Roman" w:cs="Times New Roman"/>
          <w:color w:val="000000" w:themeColor="text1"/>
        </w:rPr>
        <w:t>QTPCR is</w:t>
      </w:r>
      <w:r w:rsidR="00B83E5C" w:rsidRPr="00B83E5C">
        <w:rPr>
          <w:rFonts w:ascii="Times New Roman" w:hAnsi="Times New Roman" w:cs="Times New Roman"/>
          <w:color w:val="FF0000"/>
        </w:rPr>
        <w:t xml:space="preserve"> </w:t>
      </w:r>
      <w:r w:rsidR="00F4592C" w:rsidRPr="00F4592C">
        <w:rPr>
          <w:rFonts w:ascii="Times New Roman" w:hAnsi="Times New Roman" w:cs="Times New Roman"/>
          <w:color w:val="000000" w:themeColor="text1"/>
        </w:rPr>
        <w:t>a method used to quantify the relative abundancy of different species in a sample over time</w:t>
      </w:r>
      <w:r w:rsidR="00B83E5C" w:rsidRPr="00F4592C">
        <w:rPr>
          <w:rFonts w:ascii="Times New Roman" w:hAnsi="Times New Roman" w:cs="Times New Roman"/>
          <w:color w:val="000000" w:themeColor="text1"/>
        </w:rPr>
        <w:t>.</w:t>
      </w:r>
      <w:r w:rsidR="00F4592C" w:rsidRPr="00F4592C">
        <w:rPr>
          <w:rFonts w:ascii="Times New Roman" w:hAnsi="Times New Roman" w:cs="Times New Roman"/>
          <w:color w:val="000000" w:themeColor="text1"/>
        </w:rPr>
        <w:t xml:space="preserve"> Like PCR, it relies on the assumption that the larger the volume of polymerized genetic material, the larger the abundancy of the original species.</w:t>
      </w:r>
      <w:r w:rsidR="00B83E5C" w:rsidRPr="00F4592C">
        <w:rPr>
          <w:rFonts w:ascii="Times New Roman" w:hAnsi="Times New Roman" w:cs="Times New Roman"/>
          <w:color w:val="000000" w:themeColor="text1"/>
        </w:rPr>
        <w:t xml:space="preserve"> </w:t>
      </w:r>
      <w:r w:rsidR="00F4592C">
        <w:rPr>
          <w:rFonts w:ascii="Times New Roman" w:hAnsi="Times New Roman" w:cs="Times New Roman"/>
          <w:color w:val="000000" w:themeColor="text1"/>
        </w:rPr>
        <w:t xml:space="preserve">Therefore, the researchers were able to observe the relative abundancies of different species using the distinct sizes and sequences of their ribosomal RNA. There were no significant changes to the microbiome composition in terms of absolute numbers or ratios of different species after fidaxomicin treatment. </w:t>
      </w:r>
      <w:r w:rsidR="00B83E5C">
        <w:rPr>
          <w:rFonts w:ascii="Times New Roman" w:hAnsi="Times New Roman" w:cs="Times New Roman"/>
          <w:color w:val="000000" w:themeColor="text1"/>
        </w:rPr>
        <w:t>Therefore, fidaxomicin was found to be an effective narrow focus antibiotic. However, the main drawbacks are that cost of this drug is extremely high, and the development of narrow-spectrum medications is time consuming and resource-intensive.</w:t>
      </w:r>
      <w:r w:rsidR="001B487A">
        <w:rPr>
          <w:rFonts w:ascii="Times New Roman" w:hAnsi="Times New Roman" w:cs="Times New Roman"/>
          <w:color w:val="000000" w:themeColor="text1"/>
        </w:rPr>
        <w:t xml:space="preserve"> </w:t>
      </w:r>
      <w:r w:rsidR="001B487A">
        <w:rPr>
          <w:rFonts w:ascii="Times New Roman" w:hAnsi="Times New Roman" w:cs="Times New Roman"/>
          <w:color w:val="000000" w:themeColor="text1"/>
        </w:rPr>
        <w:fldChar w:fldCharType="begin"/>
      </w:r>
      <w:r w:rsidR="001B487A">
        <w:rPr>
          <w:rFonts w:ascii="Times New Roman" w:hAnsi="Times New Roman" w:cs="Times New Roman"/>
          <w:color w:val="000000" w:themeColor="text1"/>
        </w:rPr>
        <w:instrText xml:space="preserve"> ADDIN ZOTERO_ITEM CSL_CITATION {"citationID":"a9m6vqivbr","properties":{"formattedCitation":"(9)","plainCitation":"(9)"},"citationItems":[{"id":59,"uris":["http://zotero.org/users/4535483/items/9ICKZTFS"],"uri":["http://zotero.org/users/4535483/items/9ICKZTFS"],"itemData":{"id":59,"type":"article-journal","title":"Fidaxomicin use and clinical outcomes for clostridium difficile–associated diarrhea","container-title":"Infectious diseases in clinical practice (Baltimore, Md.)","page":"32","volume":"23","issue":"1","source":"Google Scholar","author":[{"family":"Eiland III","given":"Edward H."},{"family":"Sawyer","given":"Adam J."},{"family":"Massie","given":"Nicholas L."}],"issued":{"date-parts":[["2015"]]}}}],"schema":"https://github.com/citation-style-language/schema/raw/master/csl-citation.json"} </w:instrText>
      </w:r>
      <w:r w:rsidR="001B487A">
        <w:rPr>
          <w:rFonts w:ascii="Times New Roman" w:hAnsi="Times New Roman" w:cs="Times New Roman"/>
          <w:color w:val="000000" w:themeColor="text1"/>
        </w:rPr>
        <w:fldChar w:fldCharType="separate"/>
      </w:r>
      <w:r w:rsidR="001B487A">
        <w:rPr>
          <w:rFonts w:ascii="Times New Roman" w:hAnsi="Times New Roman" w:cs="Times New Roman"/>
          <w:noProof/>
          <w:color w:val="000000" w:themeColor="text1"/>
        </w:rPr>
        <w:t>(9)</w:t>
      </w:r>
      <w:r w:rsidR="001B487A">
        <w:rPr>
          <w:rFonts w:ascii="Times New Roman" w:hAnsi="Times New Roman" w:cs="Times New Roman"/>
          <w:color w:val="000000" w:themeColor="text1"/>
        </w:rPr>
        <w:fldChar w:fldCharType="end"/>
      </w:r>
      <w:r w:rsidR="001B487A">
        <w:rPr>
          <w:rFonts w:ascii="Times New Roman" w:hAnsi="Times New Roman" w:cs="Times New Roman"/>
          <w:color w:val="000000" w:themeColor="text1"/>
        </w:rPr>
        <w:t xml:space="preserve"> </w:t>
      </w:r>
      <w:r w:rsidR="00B83E5C">
        <w:rPr>
          <w:rFonts w:ascii="Times New Roman" w:hAnsi="Times New Roman" w:cs="Times New Roman"/>
          <w:color w:val="000000" w:themeColor="text1"/>
        </w:rPr>
        <w:t xml:space="preserve">Therefore, parallel solutions are needed. </w:t>
      </w:r>
    </w:p>
    <w:p w14:paraId="046BF81E" w14:textId="690625B4" w:rsidR="00521A4D" w:rsidRDefault="004B06B0" w:rsidP="00B83E5C">
      <w:pPr>
        <w:spacing w:line="480" w:lineRule="auto"/>
        <w:ind w:firstLine="360"/>
        <w:rPr>
          <w:rFonts w:ascii="Times New Roman" w:hAnsi="Times New Roman" w:cs="Times New Roman"/>
          <w:color w:val="000000" w:themeColor="text1"/>
        </w:rPr>
      </w:pPr>
      <w:r>
        <w:rPr>
          <w:rFonts w:ascii="Times New Roman" w:hAnsi="Times New Roman" w:cs="Times New Roman"/>
        </w:rPr>
        <w:t>Another approach could be the development of vaccines that select for resis</w:t>
      </w:r>
      <w:r w:rsidR="009147F4">
        <w:rPr>
          <w:rFonts w:ascii="Times New Roman" w:hAnsi="Times New Roman" w:cs="Times New Roman"/>
        </w:rPr>
        <w:t xml:space="preserve">tant strains. Currently, vaccines reduce the need for antibiotics by creating antibodies in the immune system using an inactive form of the disease. </w:t>
      </w:r>
      <w:r w:rsidR="007C4C37">
        <w:rPr>
          <w:rFonts w:ascii="Times New Roman" w:hAnsi="Times New Roman" w:cs="Times New Roman"/>
        </w:rPr>
        <w:t>The creation of memory antibodies reduces the severity of the infection if the vaccinated individual is infected later with the same strain. This reduced severity reduces the need for antibiotic use and reduces the total number of cases of the disease</w:t>
      </w:r>
      <w:r w:rsidR="002C27D3">
        <w:rPr>
          <w:rFonts w:ascii="Times New Roman" w:hAnsi="Times New Roman" w:cs="Times New Roman"/>
        </w:rPr>
        <w:t xml:space="preserve"> through herd immunity or indirect protection</w:t>
      </w:r>
      <w:r w:rsidR="007C4C37">
        <w:rPr>
          <w:rFonts w:ascii="Times New Roman" w:hAnsi="Times New Roman" w:cs="Times New Roman"/>
        </w:rPr>
        <w:t>.</w:t>
      </w:r>
      <w:r>
        <w:rPr>
          <w:rFonts w:ascii="Times New Roman" w:hAnsi="Times New Roman" w:cs="Times New Roman"/>
        </w:rPr>
        <w:t xml:space="preserve"> </w:t>
      </w:r>
      <w:r w:rsidR="007C4C37">
        <w:rPr>
          <w:rFonts w:ascii="Times New Roman" w:hAnsi="Times New Roman" w:cs="Times New Roman"/>
        </w:rPr>
        <w:fldChar w:fldCharType="begin" w:fldLock="1"/>
      </w:r>
      <w:r w:rsidR="001B487A">
        <w:rPr>
          <w:rFonts w:ascii="Times New Roman" w:hAnsi="Times New Roman" w:cs="Times New Roman"/>
        </w:rPr>
        <w:instrText xml:space="preserve"> ADDIN ZOTERO_ITEM CSL_CITATION {"citationID":"3qFjysu1","properties":{"formattedCitation":"(11)","plainCitation":"(11)"},"citationItems":[{"id":"ITEM-1","uris":["http://www.mendeley.com/documents/?uuid=8b00ca76-ede8-4824-8b92-98b733b2fc2d"],"uri":["http://www.mendeley.com/documents/?uuid=8b00ca76-ede8-4824-8b92-98b733b2fc2d"],"itemData":{"DOI":"10.1128/mBio.00428-16","abstract":"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author":[{"dropping-particle":"","family":"Lipsitch","given":"Marc","non-dropping-particle":"","parse-names":false,"suffix":""},{"dropping-particle":"","family":"Siber","given":"George R","non-dropping-particle":"","parse-names":false,"suffix":""}],"id":"ITEM-1","issue":"3","issued":{"date-parts":[["2016"]]},"page":"1-8","title":"How Can Vaccines Contribute to Solving the Antimicrobial Resistance Problem?","type":"article-journal","volume":"7"}}],"schema":"https://github.com/citation-style-language/schema/raw/master/csl-citation.json"} </w:instrText>
      </w:r>
      <w:r w:rsidR="007C4C37">
        <w:rPr>
          <w:rFonts w:ascii="Times New Roman" w:hAnsi="Times New Roman" w:cs="Times New Roman"/>
        </w:rPr>
        <w:fldChar w:fldCharType="separate"/>
      </w:r>
      <w:r w:rsidR="001B487A">
        <w:rPr>
          <w:rFonts w:ascii="Times New Roman" w:hAnsi="Times New Roman" w:cs="Times New Roman"/>
          <w:noProof/>
        </w:rPr>
        <w:t>(11)</w:t>
      </w:r>
      <w:r w:rsidR="007C4C37">
        <w:rPr>
          <w:rFonts w:ascii="Times New Roman" w:hAnsi="Times New Roman" w:cs="Times New Roman"/>
        </w:rPr>
        <w:fldChar w:fldCharType="end"/>
      </w:r>
      <w:r w:rsidR="007C4C37">
        <w:rPr>
          <w:rFonts w:ascii="Times New Roman" w:hAnsi="Times New Roman" w:cs="Times New Roman"/>
        </w:rPr>
        <w:t xml:space="preserve"> </w:t>
      </w:r>
      <w:r w:rsidR="00C409EE">
        <w:rPr>
          <w:rFonts w:ascii="Times New Roman" w:hAnsi="Times New Roman" w:cs="Times New Roman"/>
        </w:rPr>
        <w:t xml:space="preserve">Vaccines have been incredibly effective at saving lives, but they do not solve the problem of antibiotic resistance. </w:t>
      </w:r>
      <w:r w:rsidR="00C409EE">
        <w:rPr>
          <w:rFonts w:ascii="Times New Roman" w:hAnsi="Times New Roman" w:cs="Times New Roman"/>
          <w:color w:val="FF0000"/>
        </w:rPr>
        <w:t xml:space="preserve">Cite </w:t>
      </w:r>
      <w:r w:rsidR="00A60D46">
        <w:rPr>
          <w:rFonts w:ascii="Times New Roman" w:hAnsi="Times New Roman" w:cs="Times New Roman"/>
          <w:color w:val="FF0000"/>
        </w:rPr>
        <w:t>book</w:t>
      </w:r>
      <w:r w:rsidR="00C409EE">
        <w:rPr>
          <w:rFonts w:ascii="Times New Roman" w:hAnsi="Times New Roman" w:cs="Times New Roman"/>
          <w:color w:val="FF0000"/>
        </w:rPr>
        <w:t xml:space="preserve"> </w:t>
      </w:r>
      <w:proofErr w:type="gramStart"/>
      <w:r w:rsidR="00924651" w:rsidRPr="00924651">
        <w:rPr>
          <w:rFonts w:ascii="Times New Roman" w:hAnsi="Times New Roman" w:cs="Times New Roman"/>
          <w:color w:val="000000" w:themeColor="text1"/>
        </w:rPr>
        <w:t>The</w:t>
      </w:r>
      <w:proofErr w:type="gramEnd"/>
      <w:r w:rsidR="00924651" w:rsidRPr="00924651">
        <w:rPr>
          <w:rFonts w:ascii="Times New Roman" w:hAnsi="Times New Roman" w:cs="Times New Roman"/>
          <w:color w:val="000000" w:themeColor="text1"/>
        </w:rPr>
        <w:t xml:space="preserve"> efficiency of the vaccine depends on how closely it matches with circulating strain of that year. Every year, a new flu vaccine is developed to account for the evolution of the strain since the previous year. If an individual is infected with a different or evolved strain, the vaccination does not help the immune response. </w:t>
      </w:r>
      <w:r w:rsidR="003A389C">
        <w:rPr>
          <w:rFonts w:ascii="Times New Roman" w:hAnsi="Times New Roman" w:cs="Times New Roman"/>
          <w:color w:val="FF0000"/>
        </w:rPr>
        <w:t xml:space="preserve">Cite. </w:t>
      </w:r>
      <w:r w:rsidR="00924651">
        <w:rPr>
          <w:rFonts w:ascii="Times New Roman" w:hAnsi="Times New Roman" w:cs="Times New Roman"/>
          <w:color w:val="000000" w:themeColor="text1"/>
        </w:rPr>
        <w:t>The design and development of the annual flu vaccine is becoming</w:t>
      </w:r>
      <w:r w:rsidR="00924651" w:rsidRPr="00924651">
        <w:rPr>
          <w:rFonts w:ascii="Times New Roman" w:hAnsi="Times New Roman" w:cs="Times New Roman"/>
          <w:color w:val="000000" w:themeColor="text1"/>
        </w:rPr>
        <w:t xml:space="preserve"> more and more difficult, since the high selection pressure increases the number of parallel strains that may be circulating</w:t>
      </w:r>
      <w:r w:rsidR="00924651">
        <w:rPr>
          <w:rFonts w:ascii="Times New Roman" w:hAnsi="Times New Roman" w:cs="Times New Roman"/>
          <w:color w:val="000000" w:themeColor="text1"/>
        </w:rPr>
        <w:t>, and decreases the efficiency of the vaccine</w:t>
      </w:r>
      <w:r w:rsidR="00924651" w:rsidRPr="00924651">
        <w:rPr>
          <w:rFonts w:ascii="Times New Roman" w:hAnsi="Times New Roman" w:cs="Times New Roman"/>
          <w:color w:val="000000" w:themeColor="text1"/>
        </w:rPr>
        <w:t xml:space="preserve">. </w:t>
      </w:r>
      <w:r w:rsidR="00C409EE">
        <w:rPr>
          <w:rFonts w:ascii="Times New Roman" w:hAnsi="Times New Roman" w:cs="Times New Roman"/>
          <w:color w:val="000000" w:themeColor="text1"/>
        </w:rPr>
        <w:t xml:space="preserve">Therefore, the vaccination approach should be updated to account for the increasing problem </w:t>
      </w:r>
      <w:r w:rsidR="005912D9">
        <w:rPr>
          <w:rFonts w:ascii="Times New Roman" w:hAnsi="Times New Roman" w:cs="Times New Roman"/>
          <w:color w:val="000000" w:themeColor="text1"/>
        </w:rPr>
        <w:t>of antibiotic resistance</w:t>
      </w:r>
      <w:r w:rsidR="00C409EE">
        <w:rPr>
          <w:rFonts w:ascii="Times New Roman" w:hAnsi="Times New Roman" w:cs="Times New Roman"/>
          <w:color w:val="000000" w:themeColor="text1"/>
        </w:rPr>
        <w:t>.</w:t>
      </w:r>
    </w:p>
    <w:p w14:paraId="5C81AF71" w14:textId="368D4937" w:rsidR="0067161C" w:rsidRDefault="00C409EE" w:rsidP="007E7F1B">
      <w:pPr>
        <w:spacing w:line="480" w:lineRule="auto"/>
        <w:ind w:firstLine="360"/>
        <w:rPr>
          <w:rFonts w:ascii="Times New Roman" w:hAnsi="Times New Roman" w:cs="Times New Roman"/>
        </w:rPr>
      </w:pPr>
      <w:r w:rsidRPr="00521A4D">
        <w:rPr>
          <w:rFonts w:ascii="Times New Roman" w:hAnsi="Times New Roman" w:cs="Times New Roman"/>
          <w:color w:val="000000" w:themeColor="text1"/>
        </w:rPr>
        <w:t xml:space="preserve">Vaccines should be adapted, much like antibiotic themselves, to be more specific. However, instead of targeting certain diseases, vaccines should go one step further and target certain strains. </w:t>
      </w:r>
      <w:r w:rsidR="00521A4D" w:rsidRPr="00521A4D">
        <w:rPr>
          <w:rFonts w:ascii="Times New Roman" w:hAnsi="Times New Roman" w:cs="Times New Roman"/>
          <w:color w:val="000000" w:themeColor="text1"/>
        </w:rPr>
        <w:t xml:space="preserve">Vaccines could select for bacterial strains that are antibiotic susceptible, to enhance and ensure the continued efficacy of antibiotics. This could be done by “specifically </w:t>
      </w:r>
      <w:r w:rsidR="00521A4D" w:rsidRPr="00521A4D">
        <w:rPr>
          <w:rFonts w:ascii="Times New Roman" w:hAnsi="Times New Roman" w:cs="Times New Roman"/>
        </w:rPr>
        <w:t>targeting resistant alleles of a conserved protein or by targeting proteins uniquely present in resistant isolates</w:t>
      </w:r>
      <w:r w:rsidR="00521A4D">
        <w:rPr>
          <w:rFonts w:ascii="Times New Roman" w:hAnsi="Times New Roman" w:cs="Times New Roman"/>
        </w:rPr>
        <w:t>.</w:t>
      </w:r>
      <w:r w:rsidR="00521A4D" w:rsidRPr="00521A4D">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835bkkhd8","properties":{"formattedCitation":"(11)","plainCitation":"(11)"},"citationItems":[{"id":"HgijWIer/HbFFcQ6R","uris":["http://www.mendeley.com/documents/?uuid=8b00ca76-ede8-4824-8b92-98b733b2fc2d"],"uri":["http://www.mendeley.com/documents/?uuid=8b00ca76-ede8-4824-8b92-98b733b2fc2d"],"itemData":{"DOI":"10.1128/mBio.00428-16","abstract":"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author":[{"dropping-particle":"","family":"Lipsitch","given":"Marc","non-dropping-particle":"","parse-names":false,"suffix":""},{"dropping-particle":"","family":"Siber","given":"George R","non-dropping-particle":"","parse-names":false,"suffix":""}],"id":"HgijWIer/HbFFcQ6R","issue":"3","issued":{"date-parts":[["2016"]]},"page":"1-8","title":"How Can Vaccines Contribute to Solving the Antimicrobial Resistance Problem?","type":"article-journal","volume":"7"}}],"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1)</w:t>
      </w:r>
      <w:r w:rsidR="001B487A">
        <w:rPr>
          <w:rFonts w:ascii="Times New Roman" w:hAnsi="Times New Roman" w:cs="Times New Roman"/>
        </w:rPr>
        <w:fldChar w:fldCharType="end"/>
      </w:r>
      <w:r w:rsidR="001B487A">
        <w:rPr>
          <w:rFonts w:ascii="Times New Roman" w:hAnsi="Times New Roman" w:cs="Times New Roman"/>
        </w:rPr>
        <w:t xml:space="preserve"> </w:t>
      </w:r>
      <w:r w:rsidR="00F55F56">
        <w:rPr>
          <w:rFonts w:ascii="Times New Roman" w:hAnsi="Times New Roman" w:cs="Times New Roman"/>
        </w:rPr>
        <w:t>Like the development of new antibiotics, the discovery and design of new vaccines is slow and resource-intensive.</w:t>
      </w:r>
      <w:r w:rsidR="00150F1C">
        <w:rPr>
          <w:rFonts w:ascii="Times New Roman" w:hAnsi="Times New Roman" w:cs="Times New Roman"/>
        </w:rPr>
        <w:t xml:space="preserve"> </w:t>
      </w:r>
      <w:r w:rsidR="00BA4964">
        <w:rPr>
          <w:rFonts w:ascii="Times New Roman" w:hAnsi="Times New Roman" w:cs="Times New Roman"/>
          <w:color w:val="000000" w:themeColor="text1"/>
        </w:rPr>
        <w:t xml:space="preserve">Therefore, alternatives are required. </w:t>
      </w:r>
    </w:p>
    <w:p w14:paraId="712E5923" w14:textId="33E8399D" w:rsidR="00E00CA9" w:rsidRDefault="00CD7527" w:rsidP="00CD7527">
      <w:pPr>
        <w:spacing w:line="480" w:lineRule="auto"/>
        <w:ind w:firstLine="360"/>
        <w:rPr>
          <w:rFonts w:ascii="Times New Roman" w:hAnsi="Times New Roman" w:cs="Times New Roman"/>
        </w:rPr>
      </w:pPr>
      <w:r w:rsidRPr="00CD7527">
        <w:rPr>
          <w:rFonts w:ascii="Times New Roman" w:hAnsi="Times New Roman" w:cs="Times New Roman"/>
        </w:rPr>
        <w:t>Another approach to decrease antibiotic overuse is probiotics. “Probiotics are live microorganisms that when administered in adequate numbers confer a health benefit on the host.</w:t>
      </w:r>
      <w:r w:rsidR="001B487A">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fipvhceo9","properties":{"formattedCitation":"(5)","plainCitation":"(5)"},"citationItems":[{"id":"HgijWIer/K5NHy8KQ","uris":["http://www.mendeley.com/documents/?uuid=f44d21e3-e263-4c51-b15a-4ed8acb9edeb"],"uri":["http://www.mendeley.com/documents/?uuid=f44d21e3-e263-4c51-b15a-4ed8acb9edeb"],"itemData":{"DOI":"10.1007/s00335-009-9204-7.The","author":[{"dropping-particle":"","family":"Carroll","given":"Ian M","non-dropping-particle":"","parse-names":false,"suffix":""},{"dropping-particle":"","family":"Threadgill","given":"Deborah S","non-dropping-particle":"","parse-names":false,"suffix":""},{"dropping-particle":"","family":"Threadgill","given":"David W","non-dropping-particle":"","parse-names":false,"suffix":""}],"container-title":"Mamm Genome","id":"HgijWIer/K5NHy8KQ","issue":"7","issued":{"date-parts":[["2009"]]},"page":"395-403","title":"The gastrointestinal microbiome: a malleable, third genome of mammals","type":"article-journal","volume":"20"}}],"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5)</w:t>
      </w:r>
      <w:r w:rsidR="001B487A">
        <w:rPr>
          <w:rFonts w:ascii="Times New Roman" w:hAnsi="Times New Roman" w:cs="Times New Roman"/>
        </w:rPr>
        <w:fldChar w:fldCharType="end"/>
      </w:r>
      <w:r w:rsidRPr="00CD7527">
        <w:rPr>
          <w:rFonts w:ascii="Times New Roman" w:hAnsi="Times New Roman" w:cs="Times New Roman"/>
        </w:rPr>
        <w:t xml:space="preserve"> </w:t>
      </w:r>
      <w:r>
        <w:rPr>
          <w:rFonts w:ascii="Times New Roman" w:hAnsi="Times New Roman" w:cs="Times New Roman"/>
        </w:rPr>
        <w:t xml:space="preserve">The challenge here is that </w:t>
      </w:r>
      <w:r w:rsidR="00372D69">
        <w:rPr>
          <w:rFonts w:ascii="Times New Roman" w:hAnsi="Times New Roman" w:cs="Times New Roman"/>
        </w:rPr>
        <w:t xml:space="preserve">because of the wide diversity of microbiomes in a human population, it is difficult to know what probiotics are required by an individual and which combination will be effective. </w:t>
      </w:r>
    </w:p>
    <w:p w14:paraId="0A277050" w14:textId="7813698C" w:rsidR="000E2A90" w:rsidRDefault="007E7F1B" w:rsidP="008C4745">
      <w:pPr>
        <w:spacing w:line="480" w:lineRule="auto"/>
        <w:rPr>
          <w:rFonts w:ascii="Times New Roman" w:hAnsi="Times New Roman" w:cs="Times New Roman"/>
          <w:color w:val="FF0000"/>
        </w:rPr>
      </w:pPr>
      <w:r>
        <w:rPr>
          <w:rFonts w:ascii="Times New Roman" w:hAnsi="Times New Roman" w:cs="Times New Roman"/>
          <w:color w:val="FF0000"/>
        </w:rPr>
        <w:t xml:space="preserve">We have seen that the measuring of a template microbiome in terms of composition/diversity/population as well as </w:t>
      </w:r>
      <w:r w:rsidR="009669BC">
        <w:rPr>
          <w:rFonts w:ascii="Times New Roman" w:hAnsi="Times New Roman" w:cs="Times New Roman"/>
          <w:color w:val="FF0000"/>
        </w:rPr>
        <w:t xml:space="preserve">obtaining </w:t>
      </w:r>
      <w:r>
        <w:rPr>
          <w:rFonts w:ascii="Times New Roman" w:hAnsi="Times New Roman" w:cs="Times New Roman"/>
          <w:color w:val="FF0000"/>
        </w:rPr>
        <w:t xml:space="preserve">genomic data </w:t>
      </w:r>
      <w:r w:rsidR="009669BC">
        <w:rPr>
          <w:rFonts w:ascii="Times New Roman" w:hAnsi="Times New Roman" w:cs="Times New Roman"/>
          <w:color w:val="FF0000"/>
        </w:rPr>
        <w:t xml:space="preserve">for individual species </w:t>
      </w:r>
      <w:r>
        <w:rPr>
          <w:rFonts w:ascii="Times New Roman" w:hAnsi="Times New Roman" w:cs="Times New Roman"/>
          <w:color w:val="FF0000"/>
        </w:rPr>
        <w:t>would be helpful in these advancements. What can be done?</w:t>
      </w:r>
      <w:r w:rsidR="0044406A">
        <w:rPr>
          <w:rFonts w:ascii="Times New Roman" w:hAnsi="Times New Roman" w:cs="Times New Roman"/>
          <w:color w:val="FF0000"/>
        </w:rPr>
        <w:t xml:space="preserve"> How can this be approached?</w:t>
      </w:r>
    </w:p>
    <w:p w14:paraId="303AA347" w14:textId="0756CA2A" w:rsidR="0044406A" w:rsidRDefault="005F1597" w:rsidP="00CD7527">
      <w:pPr>
        <w:spacing w:line="480" w:lineRule="auto"/>
        <w:ind w:firstLine="360"/>
        <w:rPr>
          <w:rFonts w:ascii="Times New Roman" w:hAnsi="Times New Roman" w:cs="Times New Roman"/>
        </w:rPr>
      </w:pPr>
      <w:r>
        <w:rPr>
          <w:rFonts w:ascii="Times New Roman" w:hAnsi="Times New Roman" w:cs="Times New Roman"/>
        </w:rPr>
        <w:t>Technology sh</w:t>
      </w:r>
      <w:r w:rsidR="0044406A">
        <w:rPr>
          <w:rFonts w:ascii="Times New Roman" w:hAnsi="Times New Roman" w:cs="Times New Roman"/>
        </w:rPr>
        <w:t xml:space="preserve">ould be used to address the challenge of defining a reference microbiome. </w:t>
      </w:r>
    </w:p>
    <w:p w14:paraId="53B3312F" w14:textId="6C8DA34D" w:rsidR="000E2A90" w:rsidRPr="00232C5B" w:rsidRDefault="000E2A90" w:rsidP="00CD7527">
      <w:pPr>
        <w:spacing w:line="480" w:lineRule="auto"/>
        <w:ind w:firstLine="360"/>
        <w:rPr>
          <w:rFonts w:ascii="Times New Roman" w:hAnsi="Times New Roman" w:cs="Times New Roman"/>
          <w:color w:val="000000" w:themeColor="text1"/>
        </w:rPr>
      </w:pPr>
      <w:r w:rsidRPr="00232C5B">
        <w:rPr>
          <w:rFonts w:ascii="Times New Roman" w:hAnsi="Times New Roman" w:cs="Times New Roman"/>
          <w:color w:val="000000" w:themeColor="text1"/>
        </w:rPr>
        <w:t xml:space="preserve">The first advantage of using technology to determine a reference microbiome is that technology is useful for large datasets. After tackling the human genome project, bioinformaticians saw that a limiting factor was computation time and information storage, both </w:t>
      </w:r>
      <w:r w:rsidR="00232C5B" w:rsidRPr="00232C5B">
        <w:rPr>
          <w:rFonts w:ascii="Times New Roman" w:hAnsi="Times New Roman" w:cs="Times New Roman"/>
          <w:color w:val="000000" w:themeColor="text1"/>
        </w:rPr>
        <w:t>challenges linked to the volume of genomic data. This problem is seen again with the human microbiome project. Even though bacterial genomes are much smaller than the human genome, the diversity of species increases the amount of data exponentially. Technological approaches will be essential in storing and processing this data.</w:t>
      </w:r>
    </w:p>
    <w:p w14:paraId="6940FC97" w14:textId="7AEB793C" w:rsidR="009669BC" w:rsidRDefault="00232C5B" w:rsidP="009669BC">
      <w:pPr>
        <w:spacing w:line="480" w:lineRule="auto"/>
        <w:ind w:firstLine="360"/>
        <w:rPr>
          <w:rFonts w:ascii="Times New Roman" w:hAnsi="Times New Roman" w:cs="Times New Roman"/>
        </w:rPr>
      </w:pPr>
      <w:r w:rsidRPr="00232C5B">
        <w:rPr>
          <w:rFonts w:ascii="Times New Roman" w:hAnsi="Times New Roman" w:cs="Times New Roman"/>
          <w:color w:val="000000" w:themeColor="text1"/>
        </w:rPr>
        <w:t>In addition to simply storing</w:t>
      </w:r>
      <w:r w:rsidR="0026677E">
        <w:rPr>
          <w:rFonts w:ascii="Times New Roman" w:hAnsi="Times New Roman" w:cs="Times New Roman"/>
          <w:color w:val="000000" w:themeColor="text1"/>
        </w:rPr>
        <w:t xml:space="preserve"> data</w:t>
      </w:r>
      <w:r w:rsidRPr="00232C5B">
        <w:rPr>
          <w:rFonts w:ascii="Times New Roman" w:hAnsi="Times New Roman" w:cs="Times New Roman"/>
          <w:color w:val="000000" w:themeColor="text1"/>
        </w:rPr>
        <w:t xml:space="preserve">, </w:t>
      </w:r>
      <w:r w:rsidR="0026677E">
        <w:rPr>
          <w:rFonts w:ascii="Times New Roman" w:hAnsi="Times New Roman" w:cs="Times New Roman"/>
          <w:color w:val="000000" w:themeColor="text1"/>
        </w:rPr>
        <w:t xml:space="preserve">technological approaches can contribute </w:t>
      </w:r>
      <w:r w:rsidRPr="00232C5B">
        <w:rPr>
          <w:rFonts w:ascii="Times New Roman" w:hAnsi="Times New Roman" w:cs="Times New Roman"/>
          <w:color w:val="000000" w:themeColor="text1"/>
        </w:rPr>
        <w:t>algorithms and patterns to abstract and distill the vast amount of information hidden in the microbiome.</w:t>
      </w:r>
      <w:r w:rsidR="009669BC">
        <w:rPr>
          <w:rFonts w:ascii="Times New Roman" w:hAnsi="Times New Roman" w:cs="Times New Roman"/>
          <w:color w:val="000000" w:themeColor="text1"/>
        </w:rPr>
        <w:t xml:space="preserve"> </w:t>
      </w:r>
      <w:r w:rsidR="009669BC">
        <w:rPr>
          <w:rFonts w:ascii="Times New Roman" w:hAnsi="Times New Roman" w:cs="Times New Roman"/>
        </w:rPr>
        <w:t xml:space="preserve">While there are a “potentially limitless number of microbial communities structures… (they) can be distilled into a finite number of types.”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hfce14c2i","properties":{"formattedCitation":"(12)","plainCitation":"(12)"},"citationItems":[{"id":"HgijWIer/K9G49jJB","uris":["http://www.mendeley.com/documents/?uuid=dc6eced3-8e24-4600-bc79-8e180599ec2d"],"uri":["http://www.mendeley.com/documents/?uuid=dc6eced3-8e24-4600-bc79-8e180599ec2d"],"itemData":{"DOI":"10.1007/s11145-010-9260-0.How","ISBN":"1110301197","ISSN":"00092665","PMID":"19772347","author":[{"dropping-particle":"","family":"Ding","given":"Tao","non-dropping-particle":"","parse-names":false,"suffix":""},{"dropping-particle":"","family":"Schloss","given":"Patrick","non-dropping-particle":"","parse-names":false,"suffix":""}],"container-title":"Nature","id":"HgijWIer/K9G49jJB","issue":"7500","issued":{"date-parts":[["2014"]]},"page":"357-360","title":"Dynamics and Associations of Microbial Community Types Across the Human Body","type":"article-journal","volume":"509"}}],"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2)</w:t>
      </w:r>
      <w:r w:rsidR="001B487A">
        <w:rPr>
          <w:rFonts w:ascii="Times New Roman" w:hAnsi="Times New Roman" w:cs="Times New Roman"/>
        </w:rPr>
        <w:fldChar w:fldCharType="end"/>
      </w:r>
      <w:r w:rsidR="001B487A">
        <w:rPr>
          <w:rFonts w:ascii="Times New Roman" w:hAnsi="Times New Roman" w:cs="Times New Roman"/>
        </w:rPr>
        <w:t xml:space="preserve"> </w:t>
      </w:r>
      <w:r w:rsidR="009669BC">
        <w:rPr>
          <w:rFonts w:ascii="Times New Roman" w:hAnsi="Times New Roman" w:cs="Times New Roman"/>
        </w:rPr>
        <w:t xml:space="preserve">This could be implemented by using clustering algorithms and unsupervised machine learning. These approaches </w:t>
      </w:r>
      <w:r w:rsidR="0026677E">
        <w:rPr>
          <w:rFonts w:ascii="Times New Roman" w:hAnsi="Times New Roman" w:cs="Times New Roman"/>
        </w:rPr>
        <w:t xml:space="preserve">aim to </w:t>
      </w:r>
      <w:r w:rsidR="009669BC">
        <w:rPr>
          <w:rFonts w:ascii="Times New Roman" w:hAnsi="Times New Roman" w:cs="Times New Roman"/>
        </w:rPr>
        <w:t>eliminate noise and address the challenge of the “</w:t>
      </w:r>
      <w:r w:rsidR="009669BC" w:rsidRPr="00CF2049">
        <w:rPr>
          <w:rFonts w:ascii="Times New Roman" w:hAnsi="Times New Roman" w:cs="Times New Roman"/>
        </w:rPr>
        <w:t>inherent baseline variability of the microbiota</w:t>
      </w:r>
      <w:r w:rsidR="009669BC">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5mq9nrk5p","properties":{"formattedCitation":"(3)","plainCitation":"(3)"},"citationItems":[{"id":53,"uris":["http://zotero.org/users/4535483/items/EKPDFZ3Q"],"uri":["http://zotero.org/users/4535483/items/EKPDFZ3Q"],"itemData":{"id":53,"type":"article-journal","title":"Reproducible Community Dynamics of the Gastrointestinal Microbiota following Antibiotic Perturbation","container-title":"Infection and Immunity","page":"2367-2375","volume":"77","issue":"6","source":"CrossRef","DOI":"10.1128/IAI.01520-08","ISSN":"0019-9567","language":"en","author":[{"family":"Antonopoulos","given":"D. A."},{"family":"Huse","given":"S. M."},{"family":"Morrison","given":"H. G."},{"family":"Schmidt","given":"T. M."},{"family":"Sogin","given":"M. L."},{"family":"Young","given":"V. B."}],"issued":{"date-parts":[["2009",6,1]]}}}],"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3)</w:t>
      </w:r>
      <w:r w:rsidR="001B487A">
        <w:rPr>
          <w:rFonts w:ascii="Times New Roman" w:hAnsi="Times New Roman" w:cs="Times New Roman"/>
        </w:rPr>
        <w:fldChar w:fldCharType="end"/>
      </w:r>
    </w:p>
    <w:p w14:paraId="344170FC" w14:textId="090DA5B0" w:rsidR="009669BC" w:rsidRPr="00A01390" w:rsidRDefault="009669BC" w:rsidP="009669BC">
      <w:pPr>
        <w:spacing w:line="480" w:lineRule="auto"/>
        <w:ind w:firstLine="360"/>
        <w:rPr>
          <w:rFonts w:ascii="Times New Roman" w:hAnsi="Times New Roman" w:cs="Times New Roman"/>
          <w:color w:val="000000" w:themeColor="text1"/>
        </w:rPr>
      </w:pPr>
      <w:r w:rsidRPr="00A01390">
        <w:rPr>
          <w:rFonts w:ascii="Times New Roman" w:hAnsi="Times New Roman" w:cs="Times New Roman"/>
          <w:color w:val="000000" w:themeColor="text1"/>
        </w:rPr>
        <w:t xml:space="preserve">The goal of the human microbiome project is </w:t>
      </w:r>
      <w:proofErr w:type="gramStart"/>
      <w:r w:rsidRPr="00A01390">
        <w:rPr>
          <w:rFonts w:ascii="Times New Roman" w:hAnsi="Times New Roman" w:cs="Times New Roman"/>
          <w:color w:val="000000" w:themeColor="text1"/>
        </w:rPr>
        <w:t>two fold</w:t>
      </w:r>
      <w:proofErr w:type="gramEnd"/>
      <w:r w:rsidRPr="00A01390">
        <w:rPr>
          <w:rFonts w:ascii="Times New Roman" w:hAnsi="Times New Roman" w:cs="Times New Roman"/>
          <w:color w:val="000000" w:themeColor="text1"/>
        </w:rPr>
        <w:t xml:space="preserve">: researchers need to distinguish intra and inter personal variation to define a reference microbiome, and be able to obtain genomic data from an individual species present in the community. </w:t>
      </w:r>
    </w:p>
    <w:p w14:paraId="7B911616" w14:textId="689F6B70" w:rsidR="009669BC" w:rsidRDefault="009669BC" w:rsidP="009669BC">
      <w:pPr>
        <w:spacing w:line="480" w:lineRule="auto"/>
        <w:ind w:firstLine="360"/>
        <w:rPr>
          <w:rFonts w:ascii="Times New Roman" w:hAnsi="Times New Roman" w:cs="Times New Roman"/>
          <w:color w:val="FF0000"/>
        </w:rPr>
      </w:pPr>
      <w:r w:rsidRPr="00A01390">
        <w:rPr>
          <w:rFonts w:ascii="Times New Roman" w:hAnsi="Times New Roman" w:cs="Times New Roman"/>
          <w:color w:val="000000" w:themeColor="text1"/>
        </w:rPr>
        <w:t xml:space="preserve">The defining of a reference microbiome is similar in motivation to the defining of a human genome. </w:t>
      </w:r>
      <w:r>
        <w:rPr>
          <w:rFonts w:ascii="Times New Roman" w:hAnsi="Times New Roman" w:cs="Times New Roman"/>
        </w:rPr>
        <w:t>The equivalent could be applied to measure the “normalcy” of a microbiome.</w:t>
      </w:r>
      <w:r w:rsidR="00F77B99" w:rsidRPr="00F77B99">
        <w:rPr>
          <w:rFonts w:ascii="Times New Roman" w:hAnsi="Times New Roman" w:cs="Times New Roman"/>
        </w:rPr>
        <w:t xml:space="preserve"> </w:t>
      </w:r>
      <w:r w:rsidR="00F77B99">
        <w:rPr>
          <w:rFonts w:ascii="Times New Roman" w:hAnsi="Times New Roman" w:cs="Times New Roman"/>
        </w:rPr>
        <w:t xml:space="preserve">Clustering algorithms such as principle component analysis (as mentioned above) could be used to eliminate noise due to intra-personal variation and find significant trends in inter-personal variation.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3f9s974ib","properties":{"formattedCitation":"(3)","plainCitation":"(3)"},"citationItems":[{"id":53,"uris":["http://zotero.org/users/4535483/items/EKPDFZ3Q"],"uri":["http://zotero.org/users/4535483/items/EKPDFZ3Q"],"itemData":{"id":53,"type":"article-journal","title":"Reproducible Community Dynamics of the Gastrointestinal Microbiota following Antibiotic Perturbation","container-title":"Infection and Immunity","page":"2367-2375","volume":"77","issue":"6","source":"CrossRef","DOI":"10.1128/IAI.01520-08","ISSN":"0019-9567","language":"en","author":[{"family":"Antonopoulos","given":"D. A."},{"family":"Huse","given":"S. M."},{"family":"Morrison","given":"H. G."},{"family":"Schmidt","given":"T. M."},{"family":"Sogin","given":"M. L."},{"family":"Young","given":"V. B."}],"issued":{"date-parts":[["2009",6,1]]}}}],"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3)</w:t>
      </w:r>
      <w:r w:rsidR="001B487A">
        <w:rPr>
          <w:rFonts w:ascii="Times New Roman" w:hAnsi="Times New Roman" w:cs="Times New Roman"/>
        </w:rPr>
        <w:fldChar w:fldCharType="end"/>
      </w:r>
      <w:r w:rsidR="001B487A">
        <w:rPr>
          <w:rFonts w:ascii="Times New Roman" w:hAnsi="Times New Roman" w:cs="Times New Roman"/>
        </w:rPr>
        <w:t xml:space="preserve"> </w:t>
      </w:r>
      <w:r w:rsidR="00A551B3">
        <w:rPr>
          <w:rFonts w:ascii="Times New Roman" w:hAnsi="Times New Roman" w:cs="Times New Roman"/>
        </w:rPr>
        <w:t xml:space="preserve">A standard baseline could be established so that changes in the microbiome induced by antibiotics can be detected and assessed in </w:t>
      </w:r>
      <w:r w:rsidR="00CE23AE">
        <w:rPr>
          <w:rFonts w:ascii="Times New Roman" w:hAnsi="Times New Roman" w:cs="Times New Roman"/>
        </w:rPr>
        <w:t xml:space="preserve">terms of </w:t>
      </w:r>
      <w:r w:rsidR="00A551B3">
        <w:rPr>
          <w:rFonts w:ascii="Times New Roman" w:hAnsi="Times New Roman" w:cs="Times New Roman"/>
        </w:rPr>
        <w:t>the risks of antibiotic usage. A measure of the level of diversity before and after treatment could act as an indicator or measure of the antibiotic’s effects on the natural microbiome.</w:t>
      </w:r>
      <w:r w:rsidR="0026677E">
        <w:rPr>
          <w:rFonts w:ascii="Times New Roman" w:hAnsi="Times New Roman" w:cs="Times New Roman"/>
        </w:rPr>
        <w:t xml:space="preserve"> We have seen this in the Venezuela example.</w:t>
      </w:r>
    </w:p>
    <w:p w14:paraId="5B7D4748" w14:textId="179CAA64" w:rsidR="00C3746F" w:rsidRDefault="00A551B3" w:rsidP="00C3746F">
      <w:pPr>
        <w:spacing w:line="480" w:lineRule="auto"/>
        <w:ind w:firstLine="360"/>
        <w:rPr>
          <w:rFonts w:ascii="Times New Roman" w:hAnsi="Times New Roman" w:cs="Times New Roman"/>
        </w:rPr>
      </w:pPr>
      <w:r>
        <w:rPr>
          <w:rFonts w:ascii="Times New Roman" w:hAnsi="Times New Roman" w:cs="Times New Roman"/>
        </w:rPr>
        <w:t xml:space="preserve">The isolation of genomic data from a certain species will be helpful in developing targeted antibiotics and vaccines, as </w:t>
      </w:r>
      <w:r w:rsidR="00C3746F">
        <w:rPr>
          <w:rFonts w:ascii="Times New Roman" w:hAnsi="Times New Roman" w:cs="Times New Roman"/>
        </w:rPr>
        <w:t>mentioned</w:t>
      </w:r>
      <w:r>
        <w:rPr>
          <w:rFonts w:ascii="Times New Roman" w:hAnsi="Times New Roman" w:cs="Times New Roman"/>
        </w:rPr>
        <w:t xml:space="preserve"> above. </w:t>
      </w:r>
      <w:r w:rsidR="00C3746F">
        <w:rPr>
          <w:rFonts w:ascii="Times New Roman" w:hAnsi="Times New Roman" w:cs="Times New Roman"/>
        </w:rPr>
        <w:t xml:space="preserve">This is because certain genes or proteins could be identified in the target pathogens, and their absence noted in the community as a whole. This would help the efficiency of identifying unique mechanistic targets of pathogens. Furthermore, computer based methods can be used to maximize molecular binding in a virtual environment. </w:t>
      </w:r>
      <w:r w:rsidR="00C3746F">
        <w:rPr>
          <w:rFonts w:ascii="Times New Roman" w:hAnsi="Times New Roman" w:cs="Times New Roman"/>
          <w:color w:val="FF0000"/>
        </w:rPr>
        <w:t xml:space="preserve">Cite book. </w:t>
      </w:r>
      <w:r w:rsidR="00C3746F">
        <w:rPr>
          <w:rFonts w:ascii="Times New Roman" w:hAnsi="Times New Roman" w:cs="Times New Roman"/>
        </w:rPr>
        <w:t xml:space="preserve">This could improve the efficiency of drug design and reduce the time and resource intensive process. </w:t>
      </w:r>
    </w:p>
    <w:p w14:paraId="24CD2DB1" w14:textId="4C0DE45F" w:rsidR="00F60570" w:rsidRDefault="00C3746F" w:rsidP="00F60570">
      <w:pPr>
        <w:spacing w:line="480" w:lineRule="auto"/>
        <w:ind w:firstLine="360"/>
        <w:rPr>
          <w:rFonts w:ascii="Times New Roman" w:hAnsi="Times New Roman" w:cs="Times New Roman"/>
          <w:color w:val="FF0000"/>
        </w:rPr>
      </w:pPr>
      <w:r>
        <w:rPr>
          <w:rFonts w:ascii="Times New Roman" w:hAnsi="Times New Roman" w:cs="Times New Roman"/>
        </w:rPr>
        <w:t xml:space="preserve">The quantification of the microbiome could also be useful in determining causative factors between the microbiome composition and disease.  Machine learning algorithms could be used to link “life histories, behaviors, environments, and exposures” with predisposition to diseases.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62hgm10jp","properties":{"formattedCitation":"(12)","plainCitation":"(12)"},"citationItems":[{"id":"HgijWIer/K9G49jJB","uris":["http://www.mendeley.com/documents/?uuid=dc6eced3-8e24-4600-bc79-8e180599ec2d"],"uri":["http://www.mendeley.com/documents/?uuid=dc6eced3-8e24-4600-bc79-8e180599ec2d"],"itemData":{"DOI":"10.1007/s11145-010-9260-0.How","ISBN":"1110301197","ISSN":"00092665","PMID":"19772347","author":[{"dropping-particle":"","family":"Ding","given":"Tao","non-dropping-particle":"","parse-names":false,"suffix":""},{"dropping-particle":"","family":"Schloss","given":"Patrick","non-dropping-particle":"","parse-names":false,"suffix":""}],"container-title":"Nature","id":"HgijWIer/K9G49jJB","issue":"7500","issued":{"date-parts":[["2014"]]},"page":"357-360","title":"Dynamics and Associations of Microbial Community Types Across the Human Body","type":"article-journal","volume":"509"}}],"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2)</w:t>
      </w:r>
      <w:r w:rsidR="001B487A">
        <w:rPr>
          <w:rFonts w:ascii="Times New Roman" w:hAnsi="Times New Roman" w:cs="Times New Roman"/>
        </w:rPr>
        <w:fldChar w:fldCharType="end"/>
      </w:r>
      <w:r w:rsidR="001B487A">
        <w:rPr>
          <w:rFonts w:ascii="Times New Roman" w:hAnsi="Times New Roman" w:cs="Times New Roman"/>
        </w:rPr>
        <w:t xml:space="preserve"> </w:t>
      </w:r>
      <w:r w:rsidR="00A01390">
        <w:rPr>
          <w:rFonts w:ascii="Times New Roman" w:hAnsi="Times New Roman" w:cs="Times New Roman"/>
        </w:rPr>
        <w:t>Therefore, technology can identify risk factors. This application could provide motivation for further research more directly than the other applications, since knowledge of risk factors could benefit patient care in the short term as well as the long term.</w:t>
      </w:r>
    </w:p>
    <w:p w14:paraId="2F0778CF" w14:textId="77777777" w:rsidR="00F77B99" w:rsidRDefault="00F60570" w:rsidP="00F60570">
      <w:pPr>
        <w:spacing w:line="480" w:lineRule="auto"/>
        <w:ind w:firstLine="360"/>
        <w:rPr>
          <w:rFonts w:ascii="Times New Roman" w:hAnsi="Times New Roman" w:cs="Times New Roman"/>
          <w:color w:val="000000" w:themeColor="text1"/>
        </w:rPr>
      </w:pPr>
      <w:r w:rsidRPr="0026677E">
        <w:rPr>
          <w:rFonts w:ascii="Times New Roman" w:hAnsi="Times New Roman" w:cs="Times New Roman"/>
          <w:color w:val="000000" w:themeColor="text1"/>
        </w:rPr>
        <w:t xml:space="preserve">The biggest challenges that face the human microbiome project are similar to the ones that faced the human genome project. However, the larger scale of the microbiome complicates the core issues of working with genomic data. The first challenge in the immense intra-personal variation of the microbiome. We saw that a multitude of factors influence the microbiome, creating a “fingerprint” microbial signature. Furthermore, an individual’s microbiome can change over time due to significant changes in environment or health, even without the irreversible impact of antibiotics. Therefore, how can a reference microbiome even be possible? </w:t>
      </w:r>
    </w:p>
    <w:p w14:paraId="04165D07" w14:textId="5B968C2B" w:rsidR="009669BC" w:rsidRDefault="00F77B99" w:rsidP="00F60570">
      <w:pPr>
        <w:spacing w:line="480" w:lineRule="auto"/>
        <w:ind w:firstLine="360"/>
        <w:rPr>
          <w:rFonts w:ascii="Times New Roman" w:hAnsi="Times New Roman" w:cs="Times New Roman"/>
        </w:rPr>
      </w:pPr>
      <w:r>
        <w:rPr>
          <w:rFonts w:ascii="Times New Roman" w:hAnsi="Times New Roman" w:cs="Times New Roman"/>
        </w:rPr>
        <w:t>These simplified models may not reflect the diversity of the microbiomes of a population, but still may provide enough information to assess antibiotics for their impacts on the microbiome. This is how the Venezuela paper dealt with generalized representations of the microbiome of a population. This paper also used a variety of samples to observe microbial diversity.</w:t>
      </w:r>
      <w:r w:rsidR="00E26AB4">
        <w:rPr>
          <w:rFonts w:ascii="Times New Roman" w:hAnsi="Times New Roman" w:cs="Times New Roman"/>
        </w:rPr>
        <w:t xml:space="preserve"> </w:t>
      </w:r>
      <w:r w:rsidR="00E26AB4">
        <w:rPr>
          <w:rFonts w:ascii="Times New Roman" w:hAnsi="Times New Roman" w:cs="Times New Roman"/>
        </w:rPr>
        <w:fldChar w:fldCharType="begin"/>
      </w:r>
      <w:r w:rsidR="00E26AB4">
        <w:rPr>
          <w:rFonts w:ascii="Times New Roman" w:hAnsi="Times New Roman" w:cs="Times New Roman"/>
        </w:rPr>
        <w:instrText xml:space="preserve"> ADDIN ZOTERO_ITEM CSL_CITATION {"citationID":"a11vn2ms9cs","properties":{"formattedCitation":"(13)","plainCitation":"(13)"},"citationItems":[{"id":56,"uris":["http://zotero.org/users/4535483/items/ENK8ISG7"],"uri":["http://zotero.org/users/4535483/items/ENK8ISG7"],"itemData":{"id":56,"type":"article-journal","title":"The microbiome of uncontacted Amerindians","container-title":"Science Advances","page":"e1500183-e1500183","volume":"1","issue":"3","source":"CrossRef","DOI":"10.1126/sciadv.1500183","ISSN":"2375-2548","language":"en","author":[{"family":"Clemente","given":"J. C."},{"family":"Pehrsson","given":"E. C."},{"family":"Blaser","given":"M. J."},{"family":"Sandhu","given":"K."},{"family":"Gao","given":"Z."},{"family":"Wang","given":"B."},{"family":"Magris","given":"M."},{"family":"Hidalgo","given":"G."},{"family":"Contreras","given":"M."},{"family":"Noya-Alarcon","given":"O."},{"family":"Lander","given":"O."},{"family":"McDonald","given":"J."},{"family":"Cox","given":"M."},{"family":"Walter","given":"J."},{"family":"Oh","given":"P. L."},{"family":"Ruiz","given":"J. F."},{"family":"Rodriguez","given":"S."},{"family":"Shen","given":"N."},{"family":"Song","given":"S. J."},{"family":"Metcalf","given":"J."},{"family":"Knight","given":"R."},{"family":"Dantas","given":"G."},{"family":"Dominguez-Bello","given":"M. G."}],"issued":{"date-parts":[["2015",4,17]]}}}],"schema":"https://github.com/citation-style-language/schema/raw/master/csl-citation.json"} </w:instrText>
      </w:r>
      <w:r w:rsidR="00E26AB4">
        <w:rPr>
          <w:rFonts w:ascii="Times New Roman" w:hAnsi="Times New Roman" w:cs="Times New Roman"/>
        </w:rPr>
        <w:fldChar w:fldCharType="separate"/>
      </w:r>
      <w:r w:rsidR="00E26AB4">
        <w:rPr>
          <w:rFonts w:ascii="Times New Roman" w:hAnsi="Times New Roman" w:cs="Times New Roman"/>
          <w:noProof/>
        </w:rPr>
        <w:t>(13)</w:t>
      </w:r>
      <w:r w:rsidR="00E26AB4">
        <w:rPr>
          <w:rFonts w:ascii="Times New Roman" w:hAnsi="Times New Roman" w:cs="Times New Roman"/>
        </w:rPr>
        <w:fldChar w:fldCharType="end"/>
      </w:r>
      <w:r w:rsidRPr="00F77B99">
        <w:rPr>
          <w:rFonts w:ascii="Times New Roman" w:hAnsi="Times New Roman" w:cs="Times New Roman"/>
          <w:color w:val="FF0000"/>
        </w:rPr>
        <w:t xml:space="preserve"> </w:t>
      </w:r>
      <w:r>
        <w:rPr>
          <w:rFonts w:ascii="Times New Roman" w:hAnsi="Times New Roman" w:cs="Times New Roman"/>
        </w:rPr>
        <w:t>This is because the microbiome is both individual, temporal, and spatially unique. While this may seem like another complicating factor, there are links between the diversity of one site and the diversity of another. Therefore, the collection of multiple samples may provide more convincing evidence of the level of diversity of an individual microbiome.</w:t>
      </w:r>
    </w:p>
    <w:p w14:paraId="1A3F9035" w14:textId="6F646961" w:rsidR="00F60570" w:rsidRPr="00F60570" w:rsidRDefault="00F60570" w:rsidP="00F60570">
      <w:pPr>
        <w:spacing w:line="480" w:lineRule="auto"/>
        <w:ind w:firstLine="360"/>
        <w:rPr>
          <w:rFonts w:ascii="Times New Roman" w:hAnsi="Times New Roman" w:cs="Times New Roman"/>
          <w:color w:val="FF0000"/>
        </w:rPr>
      </w:pPr>
      <w:r>
        <w:rPr>
          <w:rFonts w:ascii="Times New Roman" w:hAnsi="Times New Roman" w:cs="Times New Roman"/>
        </w:rPr>
        <w:t xml:space="preserve">The next challenge is that the microbial genomes themselves are also changing. </w:t>
      </w:r>
      <w:r>
        <w:rPr>
          <w:rFonts w:ascii="Times New Roman" w:hAnsi="Times New Roman" w:cs="Times New Roman"/>
          <w:color w:val="000000" w:themeColor="text1"/>
        </w:rPr>
        <w:t>A microbial genome can change quickly due fast replication rates and gene transfer via conjugation, transduction, and transformation.</w:t>
      </w:r>
      <w:r w:rsidR="008D0BA4">
        <w:rPr>
          <w:rFonts w:ascii="Times New Roman" w:hAnsi="Times New Roman" w:cs="Times New Roman"/>
          <w:color w:val="000000" w:themeColor="text1"/>
        </w:rPr>
        <w:t xml:space="preserve"> Therefore, reference genomes for bacteria are largely over-simplified. Will these templates provide useful to researchers interested in targeting specific and evolved strains in the field? How will the templates be updated?</w:t>
      </w:r>
      <w:r w:rsidR="00E72D5A">
        <w:rPr>
          <w:rFonts w:ascii="Times New Roman" w:hAnsi="Times New Roman" w:cs="Times New Roman"/>
          <w:color w:val="000000" w:themeColor="text1"/>
        </w:rPr>
        <w:t xml:space="preserve"> One approach is to update the template and reference genome as each new instance is added. This will take into consideration the many different levels of diversity present in a population. By comparing a bacterial </w:t>
      </w:r>
      <w:r w:rsidR="001367BC">
        <w:rPr>
          <w:rFonts w:ascii="Times New Roman" w:hAnsi="Times New Roman" w:cs="Times New Roman"/>
          <w:color w:val="000000" w:themeColor="text1"/>
        </w:rPr>
        <w:t>genome to the mean of many samples of that species, the estimation of normalcy is much more accurate.</w:t>
      </w:r>
    </w:p>
    <w:p w14:paraId="6CA14941" w14:textId="198BDF4F" w:rsidR="007E7F1B" w:rsidRDefault="001367BC" w:rsidP="00681FF6">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Still</w:t>
      </w:r>
      <w:r w:rsidR="00E57F90">
        <w:rPr>
          <w:rFonts w:ascii="Times New Roman" w:hAnsi="Times New Roman" w:cs="Times New Roman"/>
          <w:color w:val="000000" w:themeColor="text1"/>
        </w:rPr>
        <w:t xml:space="preserve">, there will always be an arms race between antibiotics and the microbial genome/bacteria. However, even limited </w:t>
      </w:r>
      <w:r w:rsidR="00E57F90" w:rsidRPr="002B5C54">
        <w:rPr>
          <w:rFonts w:ascii="Times New Roman" w:hAnsi="Times New Roman" w:cs="Times New Roman"/>
          <w:color w:val="FF0000"/>
        </w:rPr>
        <w:t xml:space="preserve">(and outdated) </w:t>
      </w:r>
      <w:r w:rsidR="00E57F90">
        <w:rPr>
          <w:rFonts w:ascii="Times New Roman" w:hAnsi="Times New Roman" w:cs="Times New Roman"/>
          <w:color w:val="000000" w:themeColor="text1"/>
        </w:rPr>
        <w:t>knowledge of the target microbial genome may provide insights for targeted antibiotics.</w:t>
      </w:r>
      <w:r>
        <w:rPr>
          <w:rFonts w:ascii="Times New Roman" w:hAnsi="Times New Roman" w:cs="Times New Roman"/>
          <w:color w:val="000000" w:themeColor="text1"/>
        </w:rPr>
        <w:t xml:space="preserve"> This is why technology is useful for observing the microbiome. It has been seen that the microbiome is an essential factor contributing to human health</w:t>
      </w:r>
      <w:r w:rsidR="00681FF6">
        <w:rPr>
          <w:rFonts w:ascii="Times New Roman" w:hAnsi="Times New Roman" w:cs="Times New Roman"/>
          <w:color w:val="000000" w:themeColor="text1"/>
        </w:rPr>
        <w:t xml:space="preserve">, which suggests that further research will be essential for figuring out this system. </w:t>
      </w:r>
      <w:r w:rsidR="00176A8C">
        <w:rPr>
          <w:rFonts w:ascii="Times New Roman" w:hAnsi="Times New Roman" w:cs="Times New Roman"/>
          <w:color w:val="000000" w:themeColor="text1"/>
        </w:rPr>
        <w:t xml:space="preserve">Already, there have been astounding findings, such as in the </w:t>
      </w:r>
      <w:r w:rsidR="00A32470">
        <w:rPr>
          <w:rFonts w:ascii="Times New Roman" w:hAnsi="Times New Roman" w:cs="Times New Roman"/>
          <w:color w:val="000000" w:themeColor="text1"/>
        </w:rPr>
        <w:t>Venezuela</w:t>
      </w:r>
      <w:r w:rsidR="00176A8C">
        <w:rPr>
          <w:rFonts w:ascii="Times New Roman" w:hAnsi="Times New Roman" w:cs="Times New Roman"/>
          <w:color w:val="000000" w:themeColor="text1"/>
        </w:rPr>
        <w:t xml:space="preserve"> study. They found </w:t>
      </w:r>
      <w:r w:rsidR="004F0E2E">
        <w:rPr>
          <w:rFonts w:ascii="Times New Roman" w:hAnsi="Times New Roman" w:cs="Times New Roman"/>
          <w:color w:val="000000" w:themeColor="text1"/>
        </w:rPr>
        <w:t>“unprecedented of bacterial diversity”</w:t>
      </w:r>
      <w:r w:rsidR="0098680D">
        <w:rPr>
          <w:rFonts w:ascii="Times New Roman" w:hAnsi="Times New Roman" w:cs="Times New Roman"/>
          <w:color w:val="000000" w:themeColor="text1"/>
        </w:rPr>
        <w:t>, which could translate into a stronger immune system.</w:t>
      </w:r>
      <w:r w:rsidR="00E26AB4">
        <w:rPr>
          <w:rFonts w:ascii="Times New Roman" w:hAnsi="Times New Roman" w:cs="Times New Roman"/>
          <w:color w:val="000000" w:themeColor="text1"/>
        </w:rPr>
        <w:t xml:space="preserve"> </w:t>
      </w:r>
      <w:r w:rsidR="00E26AB4">
        <w:rPr>
          <w:rFonts w:ascii="Times New Roman" w:hAnsi="Times New Roman" w:cs="Times New Roman"/>
          <w:color w:val="000000" w:themeColor="text1"/>
        </w:rPr>
        <w:fldChar w:fldCharType="begin"/>
      </w:r>
      <w:r w:rsidR="00E26AB4">
        <w:rPr>
          <w:rFonts w:ascii="Times New Roman" w:hAnsi="Times New Roman" w:cs="Times New Roman"/>
          <w:color w:val="000000" w:themeColor="text1"/>
        </w:rPr>
        <w:instrText xml:space="preserve"> ADDIN ZOTERO_ITEM CSL_CITATION {"citationID":"a2f1crug4lp","properties":{"formattedCitation":"(13)","plainCitation":"(13)"},"citationItems":[{"id":56,"uris":["http://zotero.org/users/4535483/items/ENK8ISG7"],"uri":["http://zotero.org/users/4535483/items/ENK8ISG7"],"itemData":{"id":56,"type":"article-journal","title":"The microbiome of uncontacted Amerindians","container-title":"Science Advances","page":"e1500183-e1500183","volume":"1","issue":"3","source":"CrossRef","DOI":"10.1126/sciadv.1500183","ISSN":"2375-2548","language":"en","author":[{"family":"Clemente","given":"J. C."},{"family":"Pehrsson","given":"E. C."},{"family":"Blaser","given":"M. J."},{"family":"Sandhu","given":"K."},{"family":"Gao","given":"Z."},{"family":"Wang","given":"B."},{"family":"Magris","given":"M."},{"family":"Hidalgo","given":"G."},{"family":"Contreras","given":"M."},{"family":"Noya-Alarcon","given":"O."},{"family":"Lander","given":"O."},{"family":"McDonald","given":"J."},{"family":"Cox","given":"M."},{"family":"Walter","given":"J."},{"family":"Oh","given":"P. L."},{"family":"Ruiz","given":"J. F."},{"family":"Rodriguez","given":"S."},{"family":"Shen","given":"N."},{"family":"Song","given":"S. J."},{"family":"Metcalf","given":"J."},{"family":"Knight","given":"R."},{"family":"Dantas","given":"G."},{"family":"Dominguez-Bello","given":"M. G."}],"issued":{"date-parts":[["2015",4,17]]}}}],"schema":"https://github.com/citation-style-language/schema/raw/master/csl-citation.json"} </w:instrText>
      </w:r>
      <w:r w:rsidR="00E26AB4">
        <w:rPr>
          <w:rFonts w:ascii="Times New Roman" w:hAnsi="Times New Roman" w:cs="Times New Roman"/>
          <w:color w:val="000000" w:themeColor="text1"/>
        </w:rPr>
        <w:fldChar w:fldCharType="separate"/>
      </w:r>
      <w:r w:rsidR="00E26AB4">
        <w:rPr>
          <w:rFonts w:ascii="Times New Roman" w:hAnsi="Times New Roman" w:cs="Times New Roman"/>
          <w:noProof/>
          <w:color w:val="000000" w:themeColor="text1"/>
        </w:rPr>
        <w:t>(13)</w:t>
      </w:r>
      <w:r w:rsidR="00E26AB4">
        <w:rPr>
          <w:rFonts w:ascii="Times New Roman" w:hAnsi="Times New Roman" w:cs="Times New Roman"/>
          <w:color w:val="000000" w:themeColor="text1"/>
        </w:rPr>
        <w:fldChar w:fldCharType="end"/>
      </w:r>
      <w:r w:rsidR="00E26AB4">
        <w:rPr>
          <w:rFonts w:ascii="Times New Roman" w:hAnsi="Times New Roman" w:cs="Times New Roman"/>
          <w:color w:val="000000" w:themeColor="text1"/>
        </w:rPr>
        <w:t xml:space="preserve"> </w:t>
      </w:r>
      <w:r w:rsidR="0098680D">
        <w:rPr>
          <w:rFonts w:ascii="Times New Roman" w:hAnsi="Times New Roman" w:cs="Times New Roman"/>
          <w:color w:val="000000" w:themeColor="text1"/>
        </w:rPr>
        <w:t>Therefore, the study of the microbiome is in its infancy, and technology will allow analyses and great discoveries that will contribute to advancements in modern medicine.</w:t>
      </w:r>
      <w:r w:rsidR="00176A8C">
        <w:rPr>
          <w:rFonts w:ascii="Times New Roman" w:hAnsi="Times New Roman" w:cs="Times New Roman"/>
          <w:color w:val="000000" w:themeColor="text1"/>
        </w:rPr>
        <w:t xml:space="preserve"> </w:t>
      </w:r>
      <w:bookmarkStart w:id="0" w:name="_GoBack"/>
      <w:bookmarkEnd w:id="0"/>
    </w:p>
    <w:p w14:paraId="54F138A3" w14:textId="77777777" w:rsidR="00CA73D1" w:rsidRPr="007E7F1B" w:rsidRDefault="00CA73D1" w:rsidP="007E7F1B">
      <w:pPr>
        <w:rPr>
          <w:rFonts w:ascii="Times New Roman" w:hAnsi="Times New Roman" w:cs="Times New Roman"/>
        </w:rPr>
      </w:pPr>
    </w:p>
    <w:p w14:paraId="1D47BFDC" w14:textId="77777777" w:rsidR="00E26AB4" w:rsidRPr="00E26AB4" w:rsidRDefault="00CA73D1" w:rsidP="00E26AB4">
      <w:pPr>
        <w:pStyle w:val="Bibliography"/>
        <w:rPr>
          <w:rFonts w:ascii="Times New Roman" w:hAnsi="Times New Roman" w:cs="Times New Roman"/>
        </w:rPr>
      </w:pPr>
      <w:r>
        <w:fldChar w:fldCharType="begin" w:fldLock="1"/>
      </w:r>
      <w:r>
        <w:instrText xml:space="preserve">ADDIN Mendeley Bibliography CSL_BIBLIOGRAPHY </w:instrText>
      </w:r>
      <w:r>
        <w:fldChar w:fldCharType="separate"/>
      </w:r>
      <w:r w:rsidR="00E26AB4" w:rsidRPr="00E26AB4">
        <w:rPr>
          <w:rFonts w:ascii="Times New Roman" w:hAnsi="Times New Roman" w:cs="Times New Roman"/>
        </w:rPr>
        <w:t xml:space="preserve">1. </w:t>
      </w:r>
      <w:r w:rsidR="00E26AB4" w:rsidRPr="00E26AB4">
        <w:rPr>
          <w:rFonts w:ascii="Times New Roman" w:hAnsi="Times New Roman" w:cs="Times New Roman"/>
        </w:rPr>
        <w:tab/>
        <w:t>Blaser M. 2015. Missing Microbes: How the overuse of antibiotics is fueling our modern plagues. Picador, New York.</w:t>
      </w:r>
    </w:p>
    <w:p w14:paraId="6498204E"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2. </w:t>
      </w:r>
      <w:r w:rsidRPr="00E26AB4">
        <w:rPr>
          <w:rFonts w:ascii="Times New Roman" w:hAnsi="Times New Roman" w:cs="Times New Roman"/>
        </w:rPr>
        <w:tab/>
        <w:t>Enright EF, Gahan CG, Joyce SA, Griffin BT. 2016. Focus: Microbiome: The Impact of the Gut Microbiota on Drug Metabolism and Clinical Outcome. Yale J Biol Med 89:375.</w:t>
      </w:r>
    </w:p>
    <w:p w14:paraId="3B1C31D1"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3. </w:t>
      </w:r>
      <w:r w:rsidRPr="00E26AB4">
        <w:rPr>
          <w:rFonts w:ascii="Times New Roman" w:hAnsi="Times New Roman" w:cs="Times New Roman"/>
        </w:rPr>
        <w:tab/>
        <w:t>Antonopoulos DA, Huse SM, Morrison HG, Schmidt TM, Sogin ML, Young VB. 2009. Reproducible Community Dynamics of the Gastrointestinal Microbiota following Antibiotic Perturbation. Infect Immun 77:2367–2375.</w:t>
      </w:r>
    </w:p>
    <w:p w14:paraId="43B004D4"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4. </w:t>
      </w:r>
      <w:r w:rsidRPr="00E26AB4">
        <w:rPr>
          <w:rFonts w:ascii="Times New Roman" w:hAnsi="Times New Roman" w:cs="Times New Roman"/>
        </w:rPr>
        <w:tab/>
        <w:t>Grice E, Segre J. 2012. The Human Microbiome: Our Second Genome. Annu Rev Genomics Hum Genet 113:151–170.</w:t>
      </w:r>
    </w:p>
    <w:p w14:paraId="52B6140D"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5. </w:t>
      </w:r>
      <w:r w:rsidRPr="00E26AB4">
        <w:rPr>
          <w:rFonts w:ascii="Times New Roman" w:hAnsi="Times New Roman" w:cs="Times New Roman"/>
        </w:rPr>
        <w:tab/>
        <w:t>Carroll IM, Threadgill DS, Threadgill DW. 2009. The gastrointestinal microbiome: a malleable, third genome of mammals. Mamm Genome 20:395–403.</w:t>
      </w:r>
    </w:p>
    <w:p w14:paraId="2E2C2B2A"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6. </w:t>
      </w:r>
      <w:r w:rsidRPr="00E26AB4">
        <w:rPr>
          <w:rFonts w:ascii="Times New Roman" w:hAnsi="Times New Roman" w:cs="Times New Roman"/>
        </w:rPr>
        <w:tab/>
        <w:t>Dethlefsen L, McFall-Ngai M, Relman DA. 2007. An ecological and evolutionary perspective on human–microbe mutualism and disease. Nature 449:811–818.</w:t>
      </w:r>
    </w:p>
    <w:p w14:paraId="6F80A812"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7. </w:t>
      </w:r>
      <w:r w:rsidRPr="00E26AB4">
        <w:rPr>
          <w:rFonts w:ascii="Times New Roman" w:hAnsi="Times New Roman" w:cs="Times New Roman"/>
        </w:rPr>
        <w:tab/>
        <w:t>Sabuncu E, David J, Bernède-Bauduin C, Pépin S, Leroy M, Boëlle PY, Watier L, Guillemot D. 2009. Significant reduction of antibiotic use in the community after a nationwide campaign in France, 2002-2007. PLoS Med 6:2002–2007.</w:t>
      </w:r>
    </w:p>
    <w:p w14:paraId="35BCB51F"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8. </w:t>
      </w:r>
      <w:r w:rsidRPr="00E26AB4">
        <w:rPr>
          <w:rFonts w:ascii="Times New Roman" w:hAnsi="Times New Roman" w:cs="Times New Roman"/>
        </w:rPr>
        <w:tab/>
        <w:t>Yao J, Carter RA, Vuagniaux G, Barbier M, Rosch JW, Rock CO. 2016. A pathogen-selective antibiotic minimizes disturbance to the microbiome. Antimicrob Agents Chemother 60:4264–4273.</w:t>
      </w:r>
    </w:p>
    <w:p w14:paraId="237D4666"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9. </w:t>
      </w:r>
      <w:r w:rsidRPr="00E26AB4">
        <w:rPr>
          <w:rFonts w:ascii="Times New Roman" w:hAnsi="Times New Roman" w:cs="Times New Roman"/>
        </w:rPr>
        <w:tab/>
        <w:t>Eiland III EH, Sawyer AJ, Massie NL. 2015. Fidaxomicin use and clinical outcomes for clostridium difficile–associated diarrhea. Infect Dis Clin Pract Baltim Md 23:32.</w:t>
      </w:r>
    </w:p>
    <w:p w14:paraId="18026C42"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10. </w:t>
      </w:r>
      <w:r w:rsidRPr="00E26AB4">
        <w:rPr>
          <w:rFonts w:ascii="Times New Roman" w:hAnsi="Times New Roman" w:cs="Times New Roman"/>
        </w:rPr>
        <w:tab/>
        <w:t xml:space="preserve">Louie TJ, Cannon K, Byrne B, Emery J, Ward L, Eyben M, Krulicki W. 2012. Fidaxomicin Preserves the Intestinal Microbiome During and After Treatment of Clostridium </w:t>
      </w:r>
      <w:proofErr w:type="gramStart"/>
      <w:r w:rsidRPr="00E26AB4">
        <w:rPr>
          <w:rFonts w:ascii="Times New Roman" w:hAnsi="Times New Roman" w:cs="Times New Roman"/>
        </w:rPr>
        <w:t>difficile</w:t>
      </w:r>
      <w:proofErr w:type="gramEnd"/>
      <w:r w:rsidRPr="00E26AB4">
        <w:rPr>
          <w:rFonts w:ascii="Times New Roman" w:hAnsi="Times New Roman" w:cs="Times New Roman"/>
        </w:rPr>
        <w:t xml:space="preserve"> Infection (CDI) and Reduces Both Toxin Reexpression and Recurrence of CDI. Clin Infect Dis </w:t>
      </w:r>
      <w:proofErr w:type="gramStart"/>
      <w:r w:rsidRPr="00E26AB4">
        <w:rPr>
          <w:rFonts w:ascii="Times New Roman" w:hAnsi="Times New Roman" w:cs="Times New Roman"/>
        </w:rPr>
        <w:t>55:S</w:t>
      </w:r>
      <w:proofErr w:type="gramEnd"/>
      <w:r w:rsidRPr="00E26AB4">
        <w:rPr>
          <w:rFonts w:ascii="Times New Roman" w:hAnsi="Times New Roman" w:cs="Times New Roman"/>
        </w:rPr>
        <w:t>132–S142.</w:t>
      </w:r>
    </w:p>
    <w:p w14:paraId="2FFFD21B"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11. </w:t>
      </w:r>
      <w:r w:rsidRPr="00E26AB4">
        <w:rPr>
          <w:rFonts w:ascii="Times New Roman" w:hAnsi="Times New Roman" w:cs="Times New Roman"/>
        </w:rPr>
        <w:tab/>
        <w:t>Lipsitch M, Siber GR. 2016. How Can Vaccines Contribute to Solving the Antimicrobial Resistance Problem? 7:1–8.</w:t>
      </w:r>
    </w:p>
    <w:p w14:paraId="042C1D25"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12. </w:t>
      </w:r>
      <w:r w:rsidRPr="00E26AB4">
        <w:rPr>
          <w:rFonts w:ascii="Times New Roman" w:hAnsi="Times New Roman" w:cs="Times New Roman"/>
        </w:rPr>
        <w:tab/>
        <w:t>Ding T, Schloss P. 2014. Dynamics and Associations of Microbial Community Types Across the Human Body. Nature 509:357–360.</w:t>
      </w:r>
    </w:p>
    <w:p w14:paraId="2B66C4EC" w14:textId="77777777" w:rsidR="00E26AB4" w:rsidRPr="00E26AB4" w:rsidRDefault="00E26AB4" w:rsidP="00E26AB4">
      <w:pPr>
        <w:pStyle w:val="Bibliography"/>
        <w:rPr>
          <w:rFonts w:ascii="Times New Roman" w:hAnsi="Times New Roman" w:cs="Times New Roman"/>
        </w:rPr>
      </w:pPr>
      <w:r w:rsidRPr="00E26AB4">
        <w:rPr>
          <w:rFonts w:ascii="Times New Roman" w:hAnsi="Times New Roman" w:cs="Times New Roman"/>
        </w:rPr>
        <w:t xml:space="preserve">13. </w:t>
      </w:r>
      <w:r w:rsidRPr="00E26AB4">
        <w:rPr>
          <w:rFonts w:ascii="Times New Roman" w:hAnsi="Times New Roman" w:cs="Times New Roman"/>
        </w:rPr>
        <w:tab/>
        <w:t xml:space="preserve">Clemente JC, Pehrsson EC, Blaser MJ, Sandhu K, Gao Z, Wang B, Magris M, Hidalgo G, Contreras M, Noya-Alarcon O, Lander O, McDonald J, Cox M, Walter J, Oh PL, Ruiz JF, Rodriguez S, Shen N, Song SJ, Metcalf J, Knight R, Dantas G, Dominguez-Bello MG. 2015. The microbiome of uncontacted Amerindians. Sci Adv </w:t>
      </w:r>
      <w:proofErr w:type="gramStart"/>
      <w:r w:rsidRPr="00E26AB4">
        <w:rPr>
          <w:rFonts w:ascii="Times New Roman" w:hAnsi="Times New Roman" w:cs="Times New Roman"/>
        </w:rPr>
        <w:t>1:e</w:t>
      </w:r>
      <w:proofErr w:type="gramEnd"/>
      <w:r w:rsidRPr="00E26AB4">
        <w:rPr>
          <w:rFonts w:ascii="Times New Roman" w:hAnsi="Times New Roman" w:cs="Times New Roman"/>
        </w:rPr>
        <w:t>1500183–e1500183.</w:t>
      </w:r>
    </w:p>
    <w:p w14:paraId="30BF8A90" w14:textId="3A2F85AE" w:rsidR="00D62FAE" w:rsidRPr="00EF4B0C" w:rsidRDefault="00CA73D1" w:rsidP="00760F61">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r w:rsidR="00D62FAE">
        <w:rPr>
          <w:rFonts w:ascii="Times New Roman" w:hAnsi="Times New Roman" w:cs="Times New Roman"/>
        </w:rPr>
        <w:t>I have neither given nor received unauthorized aid on this assignment. Jennifer Johnson</w:t>
      </w:r>
    </w:p>
    <w:p w14:paraId="213471FF" w14:textId="0FFF4BCD" w:rsidR="007D7051" w:rsidRPr="003265CA" w:rsidRDefault="007D7051" w:rsidP="00AB37D6">
      <w:pPr>
        <w:widowControl w:val="0"/>
        <w:autoSpaceDE w:val="0"/>
        <w:autoSpaceDN w:val="0"/>
        <w:adjustRightInd w:val="0"/>
        <w:ind w:left="640" w:hanging="640"/>
        <w:rPr>
          <w:rFonts w:ascii="Times New Roman" w:hAnsi="Times New Roman" w:cs="Times New Roman"/>
        </w:rPr>
      </w:pPr>
    </w:p>
    <w:sectPr w:rsidR="007D7051" w:rsidRPr="003265CA" w:rsidSect="002F043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MS Mincho">
    <w:panose1 w:val="02020609040205080304"/>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7E2794"/>
    <w:multiLevelType w:val="hybridMultilevel"/>
    <w:tmpl w:val="376C7B0A"/>
    <w:lvl w:ilvl="0" w:tplc="8EBC55AE">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1A8"/>
    <w:rsid w:val="000018A8"/>
    <w:rsid w:val="0000461C"/>
    <w:rsid w:val="0002335B"/>
    <w:rsid w:val="00024C6A"/>
    <w:rsid w:val="00025B81"/>
    <w:rsid w:val="000907A7"/>
    <w:rsid w:val="00090F86"/>
    <w:rsid w:val="0009188C"/>
    <w:rsid w:val="000A06E5"/>
    <w:rsid w:val="000A3786"/>
    <w:rsid w:val="000B1602"/>
    <w:rsid w:val="000D18ED"/>
    <w:rsid w:val="000D3204"/>
    <w:rsid w:val="000D3D2F"/>
    <w:rsid w:val="000E2A90"/>
    <w:rsid w:val="000F19B0"/>
    <w:rsid w:val="000F3B2E"/>
    <w:rsid w:val="0011425B"/>
    <w:rsid w:val="00120C60"/>
    <w:rsid w:val="00125A6C"/>
    <w:rsid w:val="0012683C"/>
    <w:rsid w:val="00133424"/>
    <w:rsid w:val="001367BC"/>
    <w:rsid w:val="00143D22"/>
    <w:rsid w:val="00150219"/>
    <w:rsid w:val="00150F1C"/>
    <w:rsid w:val="00153927"/>
    <w:rsid w:val="00164C02"/>
    <w:rsid w:val="00165002"/>
    <w:rsid w:val="00166341"/>
    <w:rsid w:val="00176A8C"/>
    <w:rsid w:val="001833C8"/>
    <w:rsid w:val="00183F64"/>
    <w:rsid w:val="00186BF3"/>
    <w:rsid w:val="00194B44"/>
    <w:rsid w:val="00195FC3"/>
    <w:rsid w:val="00197CBB"/>
    <w:rsid w:val="001B487A"/>
    <w:rsid w:val="001C3807"/>
    <w:rsid w:val="001C5267"/>
    <w:rsid w:val="001C6EEF"/>
    <w:rsid w:val="001D296E"/>
    <w:rsid w:val="001D3502"/>
    <w:rsid w:val="001E406E"/>
    <w:rsid w:val="001E6923"/>
    <w:rsid w:val="001F40A4"/>
    <w:rsid w:val="001F7CC5"/>
    <w:rsid w:val="00215E07"/>
    <w:rsid w:val="00217C89"/>
    <w:rsid w:val="0022581C"/>
    <w:rsid w:val="00232C5B"/>
    <w:rsid w:val="00236F8C"/>
    <w:rsid w:val="00241B1A"/>
    <w:rsid w:val="002539C6"/>
    <w:rsid w:val="00260ED5"/>
    <w:rsid w:val="0026155E"/>
    <w:rsid w:val="0026677E"/>
    <w:rsid w:val="00271C53"/>
    <w:rsid w:val="002773C5"/>
    <w:rsid w:val="002874E1"/>
    <w:rsid w:val="002A32E2"/>
    <w:rsid w:val="002B5C54"/>
    <w:rsid w:val="002C27D3"/>
    <w:rsid w:val="002E295C"/>
    <w:rsid w:val="002F043A"/>
    <w:rsid w:val="002F1C25"/>
    <w:rsid w:val="002F518A"/>
    <w:rsid w:val="002F674B"/>
    <w:rsid w:val="00304AF5"/>
    <w:rsid w:val="0030591A"/>
    <w:rsid w:val="003202A8"/>
    <w:rsid w:val="003219E5"/>
    <w:rsid w:val="003265CA"/>
    <w:rsid w:val="00333AAA"/>
    <w:rsid w:val="00334D6A"/>
    <w:rsid w:val="00341645"/>
    <w:rsid w:val="003463AA"/>
    <w:rsid w:val="00347CAE"/>
    <w:rsid w:val="00350CCD"/>
    <w:rsid w:val="00351247"/>
    <w:rsid w:val="003624C6"/>
    <w:rsid w:val="003625B5"/>
    <w:rsid w:val="00366D6B"/>
    <w:rsid w:val="0036709D"/>
    <w:rsid w:val="00372AB7"/>
    <w:rsid w:val="00372D69"/>
    <w:rsid w:val="00384B8B"/>
    <w:rsid w:val="003A1507"/>
    <w:rsid w:val="003A389C"/>
    <w:rsid w:val="003C0A98"/>
    <w:rsid w:val="003D1AC2"/>
    <w:rsid w:val="003D3077"/>
    <w:rsid w:val="003F4FAD"/>
    <w:rsid w:val="00403A1B"/>
    <w:rsid w:val="00410B90"/>
    <w:rsid w:val="0042020A"/>
    <w:rsid w:val="0044361D"/>
    <w:rsid w:val="0044406A"/>
    <w:rsid w:val="00444BAD"/>
    <w:rsid w:val="00446A7D"/>
    <w:rsid w:val="00447F30"/>
    <w:rsid w:val="00452052"/>
    <w:rsid w:val="00454939"/>
    <w:rsid w:val="00455891"/>
    <w:rsid w:val="00457826"/>
    <w:rsid w:val="004734CA"/>
    <w:rsid w:val="00482261"/>
    <w:rsid w:val="00484114"/>
    <w:rsid w:val="00495029"/>
    <w:rsid w:val="004959FE"/>
    <w:rsid w:val="004B06B0"/>
    <w:rsid w:val="004B6FDA"/>
    <w:rsid w:val="004C14C1"/>
    <w:rsid w:val="004C3301"/>
    <w:rsid w:val="004D4159"/>
    <w:rsid w:val="004D51F9"/>
    <w:rsid w:val="004F0E2E"/>
    <w:rsid w:val="00500C35"/>
    <w:rsid w:val="005022B4"/>
    <w:rsid w:val="00516796"/>
    <w:rsid w:val="00516E3F"/>
    <w:rsid w:val="00521A4D"/>
    <w:rsid w:val="00531F48"/>
    <w:rsid w:val="005362DC"/>
    <w:rsid w:val="00542DEA"/>
    <w:rsid w:val="0054452C"/>
    <w:rsid w:val="005511A8"/>
    <w:rsid w:val="0055439E"/>
    <w:rsid w:val="00561CB0"/>
    <w:rsid w:val="005621F2"/>
    <w:rsid w:val="00586CA2"/>
    <w:rsid w:val="005912D9"/>
    <w:rsid w:val="005943D9"/>
    <w:rsid w:val="005A04BE"/>
    <w:rsid w:val="005B1129"/>
    <w:rsid w:val="005C33F2"/>
    <w:rsid w:val="005D3C45"/>
    <w:rsid w:val="005E782E"/>
    <w:rsid w:val="005F019D"/>
    <w:rsid w:val="005F0C71"/>
    <w:rsid w:val="005F1597"/>
    <w:rsid w:val="00605B26"/>
    <w:rsid w:val="0061094F"/>
    <w:rsid w:val="006214FB"/>
    <w:rsid w:val="00621D64"/>
    <w:rsid w:val="00626EB2"/>
    <w:rsid w:val="0063655B"/>
    <w:rsid w:val="00641F1F"/>
    <w:rsid w:val="00654BB3"/>
    <w:rsid w:val="0066180B"/>
    <w:rsid w:val="00662EE8"/>
    <w:rsid w:val="0067161C"/>
    <w:rsid w:val="00672681"/>
    <w:rsid w:val="00681FF6"/>
    <w:rsid w:val="00690DF9"/>
    <w:rsid w:val="0069426D"/>
    <w:rsid w:val="006A2963"/>
    <w:rsid w:val="006A3101"/>
    <w:rsid w:val="006D5D97"/>
    <w:rsid w:val="006D5DF3"/>
    <w:rsid w:val="006E4704"/>
    <w:rsid w:val="006F4398"/>
    <w:rsid w:val="00700484"/>
    <w:rsid w:val="00700910"/>
    <w:rsid w:val="00707EC7"/>
    <w:rsid w:val="00717C33"/>
    <w:rsid w:val="00721097"/>
    <w:rsid w:val="00727366"/>
    <w:rsid w:val="007312E3"/>
    <w:rsid w:val="007323B5"/>
    <w:rsid w:val="00735B4C"/>
    <w:rsid w:val="00737FBD"/>
    <w:rsid w:val="00740DB5"/>
    <w:rsid w:val="00744F7A"/>
    <w:rsid w:val="00760F61"/>
    <w:rsid w:val="00763042"/>
    <w:rsid w:val="00764FEB"/>
    <w:rsid w:val="00765770"/>
    <w:rsid w:val="00781BD4"/>
    <w:rsid w:val="007827C5"/>
    <w:rsid w:val="00785618"/>
    <w:rsid w:val="00790AB9"/>
    <w:rsid w:val="007A3691"/>
    <w:rsid w:val="007A4298"/>
    <w:rsid w:val="007A6A02"/>
    <w:rsid w:val="007A6EB7"/>
    <w:rsid w:val="007B71B8"/>
    <w:rsid w:val="007C192E"/>
    <w:rsid w:val="007C4C37"/>
    <w:rsid w:val="007C5EF1"/>
    <w:rsid w:val="007D465F"/>
    <w:rsid w:val="007D7051"/>
    <w:rsid w:val="007E0B5B"/>
    <w:rsid w:val="007E7F1B"/>
    <w:rsid w:val="007F03DC"/>
    <w:rsid w:val="007F4D0F"/>
    <w:rsid w:val="007F515F"/>
    <w:rsid w:val="00801AC8"/>
    <w:rsid w:val="0080621C"/>
    <w:rsid w:val="00806650"/>
    <w:rsid w:val="00807D5A"/>
    <w:rsid w:val="00815B76"/>
    <w:rsid w:val="0083357A"/>
    <w:rsid w:val="0083469E"/>
    <w:rsid w:val="00857A7E"/>
    <w:rsid w:val="00861632"/>
    <w:rsid w:val="00866746"/>
    <w:rsid w:val="008677B9"/>
    <w:rsid w:val="00897851"/>
    <w:rsid w:val="008A75CC"/>
    <w:rsid w:val="008B619A"/>
    <w:rsid w:val="008B73F2"/>
    <w:rsid w:val="008C0B17"/>
    <w:rsid w:val="008C27E4"/>
    <w:rsid w:val="008C432C"/>
    <w:rsid w:val="008C4745"/>
    <w:rsid w:val="008D0BA4"/>
    <w:rsid w:val="008D6901"/>
    <w:rsid w:val="008F0EA9"/>
    <w:rsid w:val="008F38F4"/>
    <w:rsid w:val="008F47E4"/>
    <w:rsid w:val="008F68C4"/>
    <w:rsid w:val="00905F06"/>
    <w:rsid w:val="009147F4"/>
    <w:rsid w:val="0091602F"/>
    <w:rsid w:val="00922B40"/>
    <w:rsid w:val="00924651"/>
    <w:rsid w:val="00924E1A"/>
    <w:rsid w:val="009257FA"/>
    <w:rsid w:val="00925921"/>
    <w:rsid w:val="00952857"/>
    <w:rsid w:val="009669BC"/>
    <w:rsid w:val="009750DB"/>
    <w:rsid w:val="00977443"/>
    <w:rsid w:val="0098680D"/>
    <w:rsid w:val="00997DFE"/>
    <w:rsid w:val="009A2C5D"/>
    <w:rsid w:val="009A4B96"/>
    <w:rsid w:val="009A5195"/>
    <w:rsid w:val="009B36AC"/>
    <w:rsid w:val="009F1DE3"/>
    <w:rsid w:val="009F5A22"/>
    <w:rsid w:val="00A01390"/>
    <w:rsid w:val="00A0550C"/>
    <w:rsid w:val="00A06A8D"/>
    <w:rsid w:val="00A25644"/>
    <w:rsid w:val="00A263F9"/>
    <w:rsid w:val="00A3096D"/>
    <w:rsid w:val="00A32470"/>
    <w:rsid w:val="00A4122D"/>
    <w:rsid w:val="00A413C8"/>
    <w:rsid w:val="00A439A2"/>
    <w:rsid w:val="00A551B3"/>
    <w:rsid w:val="00A60D46"/>
    <w:rsid w:val="00A75938"/>
    <w:rsid w:val="00A876FC"/>
    <w:rsid w:val="00A93634"/>
    <w:rsid w:val="00AA4F1B"/>
    <w:rsid w:val="00AB37D6"/>
    <w:rsid w:val="00AC20AA"/>
    <w:rsid w:val="00AC3D58"/>
    <w:rsid w:val="00AD0509"/>
    <w:rsid w:val="00AE79AE"/>
    <w:rsid w:val="00AE7CC9"/>
    <w:rsid w:val="00B014D2"/>
    <w:rsid w:val="00B07EDF"/>
    <w:rsid w:val="00B11536"/>
    <w:rsid w:val="00B124BC"/>
    <w:rsid w:val="00B36BCA"/>
    <w:rsid w:val="00B423A8"/>
    <w:rsid w:val="00B437BC"/>
    <w:rsid w:val="00B558BF"/>
    <w:rsid w:val="00B57042"/>
    <w:rsid w:val="00B65D8C"/>
    <w:rsid w:val="00B673CB"/>
    <w:rsid w:val="00B75FBC"/>
    <w:rsid w:val="00B83E5C"/>
    <w:rsid w:val="00B85BD9"/>
    <w:rsid w:val="00B943D3"/>
    <w:rsid w:val="00B9597E"/>
    <w:rsid w:val="00BA4964"/>
    <w:rsid w:val="00BD33B7"/>
    <w:rsid w:val="00BD5A1A"/>
    <w:rsid w:val="00BE3476"/>
    <w:rsid w:val="00C02DC2"/>
    <w:rsid w:val="00C05E38"/>
    <w:rsid w:val="00C125B7"/>
    <w:rsid w:val="00C1553A"/>
    <w:rsid w:val="00C17636"/>
    <w:rsid w:val="00C30A02"/>
    <w:rsid w:val="00C3746F"/>
    <w:rsid w:val="00C409EE"/>
    <w:rsid w:val="00C43D28"/>
    <w:rsid w:val="00C50CDA"/>
    <w:rsid w:val="00C50E3E"/>
    <w:rsid w:val="00C529FB"/>
    <w:rsid w:val="00C66646"/>
    <w:rsid w:val="00C86B42"/>
    <w:rsid w:val="00CA73D1"/>
    <w:rsid w:val="00CB08C1"/>
    <w:rsid w:val="00CB2E2A"/>
    <w:rsid w:val="00CD03FF"/>
    <w:rsid w:val="00CD1138"/>
    <w:rsid w:val="00CD3B7B"/>
    <w:rsid w:val="00CD497C"/>
    <w:rsid w:val="00CD4E47"/>
    <w:rsid w:val="00CD7527"/>
    <w:rsid w:val="00CE1625"/>
    <w:rsid w:val="00CE23AE"/>
    <w:rsid w:val="00CF2049"/>
    <w:rsid w:val="00D032B0"/>
    <w:rsid w:val="00D1312D"/>
    <w:rsid w:val="00D2313E"/>
    <w:rsid w:val="00D35E1C"/>
    <w:rsid w:val="00D37F2A"/>
    <w:rsid w:val="00D5023B"/>
    <w:rsid w:val="00D50BB9"/>
    <w:rsid w:val="00D52CF0"/>
    <w:rsid w:val="00D55142"/>
    <w:rsid w:val="00D62FAE"/>
    <w:rsid w:val="00D64830"/>
    <w:rsid w:val="00D8735D"/>
    <w:rsid w:val="00D9009E"/>
    <w:rsid w:val="00D91C9A"/>
    <w:rsid w:val="00D9646D"/>
    <w:rsid w:val="00DA735D"/>
    <w:rsid w:val="00DB0B5B"/>
    <w:rsid w:val="00DC05ED"/>
    <w:rsid w:val="00DD2FDA"/>
    <w:rsid w:val="00DF3D1E"/>
    <w:rsid w:val="00E00CA9"/>
    <w:rsid w:val="00E03B63"/>
    <w:rsid w:val="00E03B9E"/>
    <w:rsid w:val="00E04CB8"/>
    <w:rsid w:val="00E205EB"/>
    <w:rsid w:val="00E26AB4"/>
    <w:rsid w:val="00E27609"/>
    <w:rsid w:val="00E57F90"/>
    <w:rsid w:val="00E62EC0"/>
    <w:rsid w:val="00E6316C"/>
    <w:rsid w:val="00E63569"/>
    <w:rsid w:val="00E63938"/>
    <w:rsid w:val="00E643A1"/>
    <w:rsid w:val="00E72D5A"/>
    <w:rsid w:val="00E75149"/>
    <w:rsid w:val="00E919D7"/>
    <w:rsid w:val="00EA31AC"/>
    <w:rsid w:val="00EA38F3"/>
    <w:rsid w:val="00EA51CD"/>
    <w:rsid w:val="00EA5320"/>
    <w:rsid w:val="00EB2132"/>
    <w:rsid w:val="00EC77C2"/>
    <w:rsid w:val="00ED27FA"/>
    <w:rsid w:val="00EE3447"/>
    <w:rsid w:val="00EE51E5"/>
    <w:rsid w:val="00EF0FE0"/>
    <w:rsid w:val="00EF4B0C"/>
    <w:rsid w:val="00F01EBD"/>
    <w:rsid w:val="00F0353A"/>
    <w:rsid w:val="00F11212"/>
    <w:rsid w:val="00F13551"/>
    <w:rsid w:val="00F208DE"/>
    <w:rsid w:val="00F337C2"/>
    <w:rsid w:val="00F35A96"/>
    <w:rsid w:val="00F40259"/>
    <w:rsid w:val="00F44133"/>
    <w:rsid w:val="00F449A8"/>
    <w:rsid w:val="00F4592C"/>
    <w:rsid w:val="00F531BF"/>
    <w:rsid w:val="00F55F56"/>
    <w:rsid w:val="00F56A36"/>
    <w:rsid w:val="00F60570"/>
    <w:rsid w:val="00F77B99"/>
    <w:rsid w:val="00F828BF"/>
    <w:rsid w:val="00F86E12"/>
    <w:rsid w:val="00F97BFC"/>
    <w:rsid w:val="00FA01F3"/>
    <w:rsid w:val="00FA6DA1"/>
    <w:rsid w:val="00FB0FA9"/>
    <w:rsid w:val="00FB49ED"/>
    <w:rsid w:val="00FB4C4D"/>
    <w:rsid w:val="00FB6AAA"/>
    <w:rsid w:val="00FC2C1B"/>
    <w:rsid w:val="00FC497F"/>
    <w:rsid w:val="00FD0516"/>
    <w:rsid w:val="00FD0F4F"/>
    <w:rsid w:val="00FD54FD"/>
    <w:rsid w:val="00FE11B2"/>
    <w:rsid w:val="00FF4DC5"/>
    <w:rsid w:val="00FF4F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8F41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BF3"/>
    <w:rPr>
      <w:color w:val="0563C1" w:themeColor="hyperlink"/>
      <w:u w:val="single"/>
    </w:rPr>
  </w:style>
  <w:style w:type="character" w:styleId="FollowedHyperlink">
    <w:name w:val="FollowedHyperlink"/>
    <w:basedOn w:val="DefaultParagraphFont"/>
    <w:uiPriority w:val="99"/>
    <w:semiHidden/>
    <w:unhideWhenUsed/>
    <w:rsid w:val="00AD0509"/>
    <w:rPr>
      <w:color w:val="954F72" w:themeColor="followedHyperlink"/>
      <w:u w:val="single"/>
    </w:rPr>
  </w:style>
  <w:style w:type="paragraph" w:styleId="ListParagraph">
    <w:name w:val="List Paragraph"/>
    <w:basedOn w:val="Normal"/>
    <w:uiPriority w:val="34"/>
    <w:qFormat/>
    <w:rsid w:val="0026155E"/>
    <w:pPr>
      <w:ind w:left="720"/>
      <w:contextualSpacing/>
    </w:pPr>
  </w:style>
  <w:style w:type="paragraph" w:styleId="Bibliography">
    <w:name w:val="Bibliography"/>
    <w:basedOn w:val="Normal"/>
    <w:next w:val="Normal"/>
    <w:uiPriority w:val="37"/>
    <w:unhideWhenUsed/>
    <w:rsid w:val="007A6A02"/>
    <w:pPr>
      <w:tabs>
        <w:tab w:val="left" w:pos="500"/>
      </w:tabs>
      <w:spacing w:after="240" w:line="48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459E81E-A180-894E-AFD6-A53D8799F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11</Pages>
  <Words>12528</Words>
  <Characters>71416</Characters>
  <Application>Microsoft Macintosh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3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6</cp:revision>
  <dcterms:created xsi:type="dcterms:W3CDTF">2017-10-14T00:37:00Z</dcterms:created>
  <dcterms:modified xsi:type="dcterms:W3CDTF">2017-11-2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y fmtid="{D5CDD505-2E9C-101B-9397-08002B2CF9AE}" pid="25" name="ZOTERO_PREF_1">
    <vt:lpwstr>&lt;data data-version="3" zotero-version="5.0.28"&gt;&lt;session id="HgijWIer"/&gt;&lt;style id="http://www.zotero.org/styles/american-society-for-microbiology"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